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065F" w:rsidRDefault="00A60953" w:rsidP="005312AA">
      <w:pPr>
        <w:pStyle w:val="Heading1"/>
        <w:numPr>
          <w:ilvl w:val="0"/>
          <w:numId w:val="0"/>
        </w:numPr>
        <w:spacing w:before="0"/>
        <w:jc w:val="center"/>
        <w:rPr>
          <w:rFonts w:ascii="Times New Roman" w:hAnsi="Times New Roman" w:cs="Times New Roman"/>
          <w:color w:val="000000" w:themeColor="text1"/>
        </w:rPr>
      </w:pPr>
      <w:bookmarkStart w:id="0" w:name="_Toc76415763"/>
      <w:r w:rsidRPr="00A60953">
        <w:rPr>
          <w:rFonts w:ascii="Times New Roman" w:hAnsi="Times New Roman" w:cs="Times New Roman"/>
          <w:color w:val="000000" w:themeColor="text1"/>
        </w:rPr>
        <w:t>DAFTAR PUSTAKA</w:t>
      </w:r>
      <w:bookmarkEnd w:id="0"/>
    </w:p>
    <w:p w:rsidR="00B918DA" w:rsidRPr="00B918DA" w:rsidRDefault="00B918DA" w:rsidP="005312AA">
      <w:pPr>
        <w:spacing w:after="0"/>
      </w:pPr>
    </w:p>
    <w:p w:rsidR="00080554" w:rsidRPr="00080554" w:rsidRDefault="0076626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A60953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080554" w:rsidRPr="00080554">
        <w:rPr>
          <w:rFonts w:ascii="Times New Roman" w:hAnsi="Times New Roman" w:cs="Times New Roman"/>
          <w:noProof/>
          <w:sz w:val="24"/>
          <w:szCs w:val="24"/>
        </w:rPr>
        <w:t xml:space="preserve">Achmad Farid. (2020). Urgensi Pengembangan Bahan Ajar Ips Berbasis Literasi Geografi Materi Flora Dan Fauna Terhadap Hasil Belajar Peserta. </w:t>
      </w:r>
      <w:r w:rsidR="00080554"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Teaching and Learning Journal of Mandalika Vol.1, No. 2</w:t>
      </w:r>
      <w:r w:rsidR="00080554"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80554"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080554" w:rsidRPr="00080554">
        <w:rPr>
          <w:rFonts w:ascii="Times New Roman" w:hAnsi="Times New Roman" w:cs="Times New Roman"/>
          <w:noProof/>
          <w:sz w:val="24"/>
          <w:szCs w:val="24"/>
        </w:rPr>
        <w:t>(2), 39–46.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Apriansyah, M. F., &amp; Pujiastuti, H. (2020)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 urnal Pendidikan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, 179–188.</w:t>
      </w:r>
    </w:p>
    <w:p w:rsidR="00024246" w:rsidRPr="00024246" w:rsidRDefault="00024246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rsyad, Azhar. 2011. </w:t>
      </w:r>
      <w:r>
        <w:rPr>
          <w:rFonts w:ascii="Times New Roman" w:hAnsi="Times New Roman" w:cs="Times New Roman"/>
          <w:i/>
          <w:noProof/>
          <w:sz w:val="24"/>
          <w:szCs w:val="24"/>
        </w:rPr>
        <w:t>Media Pembelajar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PT Raja GrafindoRaya.</w:t>
      </w:r>
    </w:p>
    <w:p w:rsidR="00A37F7C" w:rsidRPr="00A37F7C" w:rsidRDefault="00A37F7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artemen Pendidikan Nasional. 2008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Kamus Besar Bahasa Indonesia Pusat Bahasa Edisi Keempat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D20AC">
        <w:rPr>
          <w:rFonts w:ascii="Times New Roman" w:hAnsi="Times New Roman" w:cs="Times New Roman"/>
          <w:noProof/>
          <w:sz w:val="24"/>
          <w:szCs w:val="24"/>
        </w:rPr>
        <w:t>Jakarta: PT Gramedia Pustaka Utama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Eliyanti, E., Taufina, T., &amp; Hakim, R. (2020). Pengembangan Bahan Ajar Keterampilan Menulis Narasi dengan Menggunakan Mind Mapping dalam Pembelajaran Tematik di Sekolah Dasar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4), 838–849. https://doi.org/10.31004/basicedu.v4i4.439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Gitriani, R., Aisah, S., Hendriana, H., &amp; Herdiman, I. (2018). Pengembangan Lembar Kerja Siswa Berbasis Pendekatan Kontekstual pada Materi Lingkaran Untuk Siswa SMP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Review Pembelajaran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40–48. https://doi.org/10.15642/jrpm.2018.3.1.40-48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Hadi, B. (2015). Pengembangan ICT dalam Pembelajaran Pengembangan ICT dalam Pembelajaran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Pengembangan ICT Dalam Pembelajaran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Pr="00080554">
        <w:rPr>
          <w:rFonts w:ascii="Times New Roman" w:hAnsi="Times New Roman" w:cs="Times New Roman"/>
          <w:noProof/>
          <w:sz w:val="24"/>
          <w:szCs w:val="24"/>
        </w:rPr>
        <w:t>, 36–44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Herayanti, L., Fuaddunnazmi, M., &amp; Habibi, H. (2017). Pengembangan Media Pembelajaran Berbasis Moodle pada Mata Kuliah Fisika Dasar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Fisika Dan Teknologi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3), 205. https://doi.org/10.29303/jpft.v1i3.260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Hudiono, B. (2016). Pengembangan Bahan Ajar Interaktif Berbasis Tik Menggunakan Slideshow Powerpoint By Using Audio Effect Bagi Guru </w:t>
      </w:r>
      <w:r w:rsidRPr="0008055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tematika Smp Pedalaman Kubu Kalimantan Barat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Dan IP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. https://doi.org/10.26418/jpmipa.v4i1.17584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Indrawini, T., &amp; Widiati, U. (2017)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gembangan Bahan AjPenar Tematik</w:t>
      </w:r>
      <w:r w:rsidRPr="00080554">
        <w:rPr>
          <w:rFonts w:ascii="Times New Roman" w:hAnsi="Times New Roman" w:cs="Times New Roman"/>
          <w:noProof/>
          <w:sz w:val="24"/>
          <w:szCs w:val="24"/>
        </w:rPr>
        <w:t>. 1489–1497. http://file.upi.edu/Direktori/FIP/JUR._KURIKULUM_DAN_TEK._PENDIDIKAN/194601291981012-PERMASIH/PENGEMBANGAN_BAHAN_AJAR.pdf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Indrayana, B., &amp; Sadikin, A. (2020). Ilmiah 2020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Indonesion Journal of Sport Science and Coaching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0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46–55. https://online-journal.unja.ac.id/IJSSC/article/view/9847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Komariah, N., Manajamen, D., Islam, P., Islmu, F., Islam, A., Indragiri, U. I., Belakang, A. L., &amp; Information, P. (n.d.)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Pemanfaatan blog sebagai media pembelajaran berbasis ict</w:t>
      </w:r>
      <w:r w:rsidRPr="0008055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Lestari, I. (2018). Pengembangan Bahan Ajar Matematika dengan Memanfaatkan Geogebra untuk Meningkatkan Pemahaman Konsep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GAUSS: Jurnal Pendidikan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26. https://doi.org/10.30656/gauss.v1i1.634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Magdalena, I., Sundari, T., Nurkamilah, S., Nasrullah, &amp; Amalia, D. A. (2020). Analisis bahan ajar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Ilmu Sosial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, 311–326. https://ejournal.stitpn.ac.id/index.php/nusantara</w:t>
      </w:r>
    </w:p>
    <w:p w:rsidR="00FD0928" w:rsidRPr="001576E0" w:rsidRDefault="00FD0928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nurung, J. (2020)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embangan Bahan Ajar Information Communication and Technology  Mengunakan </w:t>
      </w:r>
      <w:r w:rsidR="001576E0">
        <w:rPr>
          <w:rFonts w:ascii="Times New Roman" w:hAnsi="Times New Roman" w:cs="Times New Roman"/>
          <w:i/>
          <w:noProof/>
          <w:sz w:val="24"/>
          <w:szCs w:val="24"/>
        </w:rPr>
        <w:t xml:space="preserve">Linktr.ee Pada Materi Statistik Siswa Kelas X </w:t>
      </w:r>
      <w:r w:rsidR="001576E0">
        <w:rPr>
          <w:rFonts w:ascii="Times New Roman" w:hAnsi="Times New Roman" w:cs="Times New Roman"/>
          <w:noProof/>
          <w:sz w:val="24"/>
          <w:szCs w:val="24"/>
        </w:rPr>
        <w:t xml:space="preserve">(Skripsi). Universitas Muhammadiyah Sumatera Utara. 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Muhson, A. (2010). Pengembangan Media Pembelajaran Berbasis Teknologi Informasi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Akuntansi Indonesi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. https://doi.org/10.21831/jpai.v8i2.949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Munandar, A., &amp; Rizki, S. (2019). Pengembangan Bahan Ajar Matematika Berbasis </w:t>
      </w:r>
      <w:r w:rsidRPr="0008055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omputer Menggunakan Flipbook Maker Disertai Nilai Islam Pada Materi Peluang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AKSIOMA: Jurnal Program Studi Pendidikan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262–269. https://doi.org/10.24127/ajpm.v8i1.1957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Muslih, M. (2016). Pemanfaatan Media Pembelajaran Berbasis ICT pada Lembaga Pendidikan Non-Formal TPQ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Dimas: Jurnal Pemikiran Agama Untuk Pemberdayaan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, 215. https://doi.org/10.21580/dms.2016.162.1090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Nurhidayati, S., Tayeb, T., &amp; Abbas, B. (2017). Pengembangan Bahan Ajar Matematika Berbasis Masalah Untuk Memfasilitasi Pencapaian Kemampuan Penalaran Pada Pokok Bahasan Perbandingan Kelas Vii Mtsn Model Makassar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MaPan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, 236–250. https://doi.org/10.24252/mapan.v5n2a6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Paristiowati, Maria; K, I. R. A. (2011). Vol. 1, No. 1 (2011) JURNAL RISET PENDIDIKAN KIMIA PENGEMBANGAN BAHAN AJAR BERBASIS ICT PADA MATA PELAJARAN IPA-KIMIA SMP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Riset Pendidikan Kimi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38–47.</w:t>
      </w:r>
    </w:p>
    <w:p w:rsidR="001D20AC" w:rsidRPr="001D20AC" w:rsidRDefault="001D20A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stowo, Andi. 2015. </w:t>
      </w:r>
      <w:r>
        <w:rPr>
          <w:rFonts w:ascii="Times New Roman" w:hAnsi="Times New Roman" w:cs="Times New Roman"/>
          <w:i/>
          <w:noProof/>
          <w:sz w:val="24"/>
          <w:szCs w:val="24"/>
        </w:rPr>
        <w:t>Panduan Kreatif Membuat Bahan Ajar Inovatif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ogyakarta: DIVA Press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Purnomo, D. (2011). Pengembangan Bahan Ajar Matematika Sebagai Sarana Pengembangan Kreativitas Berpikir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Aksioma: Jurnal Matematika Dan Pendidikan Matematika UPGRIS Semarang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Purwanto, Y., &amp; Rizki, S. (2015). Pengembangan Bahan Ajar Berbasis Kontekstual Pada Materi Himpunan Berbantu Video Pembelajaran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AKSIOMA Journal of Mathematics Education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67–77. https://doi.org/10.24127/ajpm.v4i1.95</w:t>
      </w:r>
    </w:p>
    <w:p w:rsidR="0055422B" w:rsidRPr="00525444" w:rsidRDefault="0055422B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ertiwi, N. (2020).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embanagn Bahan Ajar Information and Communication Technology (ICT)  dengan Menggunakan LINK.TREE pada Materi Statistika Kelas X SMK IMELDA Medan</w:t>
      </w:r>
      <w:r w:rsidR="0052544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525444">
        <w:rPr>
          <w:rFonts w:ascii="Times New Roman" w:hAnsi="Times New Roman" w:cs="Times New Roman"/>
          <w:noProof/>
          <w:sz w:val="24"/>
          <w:szCs w:val="24"/>
        </w:rPr>
        <w:t>(Skripsi). Universitas Islam Negeri Sumatera Utara.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zki, F., &amp; Widyastuti, R. (2019). Penggunaan Aplikasi Microsoft Mathematics untuk Pengembangan Bahan Ajar matematika Siswa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Desimal: Jurnal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1–7. https://doi.org/10.24042/djm.v2i1.3160</w:t>
      </w:r>
    </w:p>
    <w:p w:rsidR="00024246" w:rsidRPr="003B2CEB" w:rsidRDefault="00024246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iduwan. 2012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Skala Pengukuran Variabel-variabel Penelitian. </w:t>
      </w:r>
      <w:r w:rsidRPr="003B2CEB">
        <w:rPr>
          <w:rFonts w:ascii="Times New Roman" w:hAnsi="Times New Roman" w:cs="Times New Roman"/>
          <w:noProof/>
          <w:sz w:val="24"/>
          <w:szCs w:val="24"/>
        </w:rPr>
        <w:t>Bandung: Alfabeta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Rulviana, V. (2019). Pemanfaatan Media Pembelajaran Berbasis Ict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BSI UPY 2019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161–164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Saputri, S. D., Susanti, V. D., &amp; Suprapto, E. (2018). Pengembangan Bahan Ajar Matematika Berbasis ICT untuk Menumbuhkan Kemandirian Belajar Siswa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Prosiding Silogisme Seminar Nasional Pendidikan Matematika Universitas</w:t>
      </w:r>
      <w:r w:rsidRPr="00080554">
        <w:rPr>
          <w:rFonts w:ascii="Times New Roman" w:hAnsi="Times New Roman" w:cs="Times New Roman"/>
          <w:noProof/>
          <w:sz w:val="24"/>
          <w:szCs w:val="24"/>
        </w:rPr>
        <w:t>, 165–171.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Septian, R., Irianto, S., Andriani, A., &amp; Purwokerto, U. M. (2019)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Matematika Berbasis Model Realistic Mathematics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59–67.</w:t>
      </w:r>
    </w:p>
    <w:p w:rsidR="001D20AC" w:rsidRDefault="001D20A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yono. 2017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Pendidikan Pendekatan Kuantitatif, Kualitatif, dan R&amp;D. </w:t>
      </w:r>
      <w:r>
        <w:rPr>
          <w:rFonts w:ascii="Times New Roman" w:hAnsi="Times New Roman" w:cs="Times New Roman"/>
          <w:noProof/>
          <w:sz w:val="24"/>
          <w:szCs w:val="24"/>
        </w:rPr>
        <w:t>Bandung: Alfabeta.</w:t>
      </w:r>
    </w:p>
    <w:p w:rsidR="00D514CF" w:rsidRPr="00D514CF" w:rsidRDefault="00D514CF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nita &amp; Jha. (2011) </w:t>
      </w:r>
      <w:r>
        <w:rPr>
          <w:rFonts w:ascii="Times New Roman" w:hAnsi="Times New Roman" w:cs="Times New Roman"/>
          <w:i/>
          <w:noProof/>
          <w:sz w:val="24"/>
          <w:szCs w:val="24"/>
        </w:rPr>
        <w:t>Internasional Jou</w:t>
      </w:r>
      <w:r w:rsidR="00965300">
        <w:rPr>
          <w:rFonts w:ascii="Times New Roman" w:hAnsi="Times New Roman" w:cs="Times New Roman"/>
          <w:i/>
          <w:noProof/>
          <w:sz w:val="24"/>
          <w:szCs w:val="24"/>
        </w:rPr>
        <w:t>rnal of Information  Technology  and Knowledge</w:t>
      </w:r>
      <w:r w:rsidR="00347DE1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Tegeh, I. M., &amp; Kirna, I. M. (2013). Pengembangan Bahan Ajar Metode Penelitian Pendidikan dengan ADDIE Model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1), 16.</w:t>
      </w:r>
    </w:p>
    <w:p w:rsidR="001D20AC" w:rsidRPr="00080554" w:rsidRDefault="001D20A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NDANG-UNDANG REPUBLIK Indonesia NOMOR 18 TAHUN 2002 TENTANG SISTEM NASIONAL PENELITIAN, PENGEMBANGAN DAN PENERAPAN ILMU PENGETAHUAN DAN TEKNOLOGI</w:t>
      </w:r>
      <w:r w:rsidR="00FB623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Wahyudi, D. (2019). Pengembangan E-Modul dalam Pembelajaran Matematika SMA Berbasis Android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GAUSS: Jurnal Pendidikan Matematika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80554">
        <w:rPr>
          <w:rFonts w:ascii="Times New Roman" w:hAnsi="Times New Roman" w:cs="Times New Roman"/>
          <w:noProof/>
          <w:sz w:val="24"/>
          <w:szCs w:val="24"/>
        </w:rPr>
        <w:t>(2), 1. https://doi.org/10.30656/gauss.v2i2.1739</w:t>
      </w:r>
    </w:p>
    <w:p w:rsidR="00080554" w:rsidRPr="00080554" w:rsidRDefault="00080554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</w:rPr>
      </w:pP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Zuriah, N., Sunaryo, H., &amp; Yusuf, N. (2016). IbM GURU DALAM </w:t>
      </w:r>
      <w:r w:rsidRPr="0008055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NGEMBANGAN BAHAN AJAR KREATIF INOVATIF BERBASIS POTENSI LOKAL Nurul Zuriah 1 , Hari Sunaryo 2 , Nurbani Yusuf 3.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Dedikasi</w:t>
      </w:r>
      <w:r w:rsidRPr="000805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80554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80554">
        <w:rPr>
          <w:rFonts w:ascii="Times New Roman" w:hAnsi="Times New Roman" w:cs="Times New Roman"/>
          <w:noProof/>
          <w:sz w:val="24"/>
          <w:szCs w:val="24"/>
        </w:rPr>
        <w:t>, 40. 1693-3214</w:t>
      </w:r>
    </w:p>
    <w:p w:rsidR="003D35FE" w:rsidRDefault="0076626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3D35FE" w:rsidRPr="003D35F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6F141C">
        <w:rPr>
          <w:rFonts w:ascii="Times New Roman" w:hAnsi="Times New Roman" w:cs="Times New Roman"/>
          <w:i/>
          <w:noProof/>
          <w:sz w:val="24"/>
          <w:szCs w:val="24"/>
        </w:rPr>
        <w:t>https://Support.Link.ee/en/articles/-what-is-linktree</w:t>
      </w:r>
      <w:r w:rsidR="006F141C">
        <w:rPr>
          <w:rFonts w:ascii="Times New Roman" w:hAnsi="Times New Roman" w:cs="Times New Roman"/>
          <w:noProof/>
          <w:sz w:val="24"/>
          <w:szCs w:val="24"/>
        </w:rPr>
        <w:t xml:space="preserve">. [Online] </w:t>
      </w:r>
      <w:r w:rsidR="003D35FE">
        <w:rPr>
          <w:rFonts w:ascii="Times New Roman" w:hAnsi="Times New Roman" w:cs="Times New Roman"/>
          <w:noProof/>
          <w:sz w:val="24"/>
          <w:szCs w:val="24"/>
        </w:rPr>
        <w:t>diakses pada tanggal 15 Januari 2021.</w:t>
      </w:r>
    </w:p>
    <w:p w:rsidR="003D35FE" w:rsidRDefault="006F141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https://kominfo.go.i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[Online] </w:t>
      </w:r>
      <w:r w:rsidR="003D35FE">
        <w:rPr>
          <w:rFonts w:ascii="Times New Roman" w:hAnsi="Times New Roman" w:cs="Times New Roman"/>
          <w:noProof/>
          <w:sz w:val="24"/>
          <w:szCs w:val="24"/>
        </w:rPr>
        <w:t>diakses pada tanggal 13 Januari 2021.</w:t>
      </w:r>
    </w:p>
    <w:p w:rsidR="004D066B" w:rsidRDefault="006F141C" w:rsidP="00A37F7C">
      <w:pPr>
        <w:widowControl w:val="0"/>
        <w:autoSpaceDE w:val="0"/>
        <w:autoSpaceDN w:val="0"/>
        <w:adjustRightInd w:val="0"/>
        <w:spacing w:line="360" w:lineRule="auto"/>
        <w:ind w:left="851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https://bsnp-indonesia.org/standar-penilaian-pendidikan/. </w:t>
      </w:r>
      <w:r w:rsidR="00024246">
        <w:rPr>
          <w:rFonts w:ascii="Times New Roman" w:hAnsi="Times New Roman" w:cs="Times New Roman"/>
          <w:noProof/>
          <w:sz w:val="24"/>
          <w:szCs w:val="24"/>
        </w:rPr>
        <w:t xml:space="preserve">diakses pada </w:t>
      </w:r>
      <w:r w:rsidR="003D35FE" w:rsidRPr="006F141C">
        <w:rPr>
          <w:rFonts w:ascii="Times New Roman" w:hAnsi="Times New Roman" w:cs="Times New Roman"/>
          <w:noProof/>
          <w:sz w:val="24"/>
          <w:szCs w:val="24"/>
        </w:rPr>
        <w:t>20</w:t>
      </w:r>
      <w:r w:rsidR="00D514CF">
        <w:rPr>
          <w:rFonts w:ascii="Times New Roman" w:hAnsi="Times New Roman" w:cs="Times New Roman"/>
          <w:noProof/>
          <w:sz w:val="24"/>
          <w:szCs w:val="24"/>
        </w:rPr>
        <w:t>- Januari-</w:t>
      </w:r>
      <w:r w:rsidR="00590001">
        <w:rPr>
          <w:rFonts w:ascii="Times New Roman" w:hAnsi="Times New Roman" w:cs="Times New Roman"/>
          <w:noProof/>
          <w:sz w:val="24"/>
          <w:szCs w:val="24"/>
        </w:rPr>
        <w:t>2021</w:t>
      </w:r>
    </w:p>
    <w:p w:rsidR="00C42C11" w:rsidRDefault="004D066B" w:rsidP="00BE4FCA">
      <w:r>
        <w:rPr>
          <w:rFonts w:ascii="Times New Roman" w:hAnsi="Times New Roman" w:cs="Times New Roman"/>
          <w:noProof/>
          <w:sz w:val="24"/>
          <w:szCs w:val="24"/>
        </w:rPr>
        <w:br w:type="page"/>
      </w:r>
      <w:bookmarkStart w:id="1" w:name="_GoBack"/>
      <w:bookmarkEnd w:id="1"/>
    </w:p>
    <w:p w:rsidR="00C42C11" w:rsidRPr="003C034E" w:rsidRDefault="00C42C11" w:rsidP="003C034E">
      <w:pPr>
        <w:tabs>
          <w:tab w:val="left" w:pos="2036"/>
        </w:tabs>
      </w:pPr>
    </w:p>
    <w:sectPr w:rsidR="00C42C11" w:rsidRPr="003C034E" w:rsidSect="00A80B0B">
      <w:headerReference w:type="first" r:id="rId9"/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F200E" w:rsidRDefault="008F200E" w:rsidP="00527909">
      <w:pPr>
        <w:spacing w:after="0" w:line="240" w:lineRule="auto"/>
      </w:pPr>
      <w:r>
        <w:separator/>
      </w:r>
    </w:p>
  </w:endnote>
  <w:endnote w:type="continuationSeparator" w:id="0">
    <w:p w:rsidR="008F200E" w:rsidRDefault="008F200E" w:rsidP="005279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F200E" w:rsidRDefault="008F200E" w:rsidP="00527909">
      <w:pPr>
        <w:spacing w:after="0" w:line="240" w:lineRule="auto"/>
      </w:pPr>
      <w:r>
        <w:separator/>
      </w:r>
    </w:p>
  </w:footnote>
  <w:footnote w:type="continuationSeparator" w:id="0">
    <w:p w:rsidR="008F200E" w:rsidRDefault="008F200E" w:rsidP="0052790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6107" w:rsidRDefault="00106107">
    <w:pPr>
      <w:pStyle w:val="Header"/>
      <w:jc w:val="right"/>
    </w:pPr>
    <w:r>
      <w:t>170</w:t>
    </w:r>
  </w:p>
  <w:p w:rsidR="00106107" w:rsidRDefault="0010610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143E8"/>
    <w:multiLevelType w:val="hybridMultilevel"/>
    <w:tmpl w:val="CE74DA78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45738F"/>
    <w:multiLevelType w:val="hybridMultilevel"/>
    <w:tmpl w:val="9F0ACB1A"/>
    <w:lvl w:ilvl="0" w:tplc="38B6ED38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CC37B2"/>
    <w:multiLevelType w:val="hybridMultilevel"/>
    <w:tmpl w:val="9684DA02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2F40A5"/>
    <w:multiLevelType w:val="hybridMultilevel"/>
    <w:tmpl w:val="84F64F5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3F6E23"/>
    <w:multiLevelType w:val="hybridMultilevel"/>
    <w:tmpl w:val="0388C562"/>
    <w:lvl w:ilvl="0" w:tplc="FEAA755A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B05750A"/>
    <w:multiLevelType w:val="hybridMultilevel"/>
    <w:tmpl w:val="4CA8415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BCE2021"/>
    <w:multiLevelType w:val="hybridMultilevel"/>
    <w:tmpl w:val="DE866FAC"/>
    <w:lvl w:ilvl="0" w:tplc="0421000F">
      <w:start w:val="1"/>
      <w:numFmt w:val="decimal"/>
      <w:lvlText w:val="%1."/>
      <w:lvlJc w:val="left"/>
      <w:pPr>
        <w:ind w:left="734" w:hanging="360"/>
      </w:pPr>
    </w:lvl>
    <w:lvl w:ilvl="1" w:tplc="04210019" w:tentative="1">
      <w:start w:val="1"/>
      <w:numFmt w:val="lowerLetter"/>
      <w:lvlText w:val="%2."/>
      <w:lvlJc w:val="left"/>
      <w:pPr>
        <w:ind w:left="1454" w:hanging="360"/>
      </w:pPr>
    </w:lvl>
    <w:lvl w:ilvl="2" w:tplc="0421001B" w:tentative="1">
      <w:start w:val="1"/>
      <w:numFmt w:val="lowerRoman"/>
      <w:lvlText w:val="%3."/>
      <w:lvlJc w:val="right"/>
      <w:pPr>
        <w:ind w:left="2174" w:hanging="180"/>
      </w:pPr>
    </w:lvl>
    <w:lvl w:ilvl="3" w:tplc="0421000F" w:tentative="1">
      <w:start w:val="1"/>
      <w:numFmt w:val="decimal"/>
      <w:lvlText w:val="%4."/>
      <w:lvlJc w:val="left"/>
      <w:pPr>
        <w:ind w:left="2894" w:hanging="360"/>
      </w:pPr>
    </w:lvl>
    <w:lvl w:ilvl="4" w:tplc="04210019" w:tentative="1">
      <w:start w:val="1"/>
      <w:numFmt w:val="lowerLetter"/>
      <w:lvlText w:val="%5."/>
      <w:lvlJc w:val="left"/>
      <w:pPr>
        <w:ind w:left="3614" w:hanging="360"/>
      </w:pPr>
    </w:lvl>
    <w:lvl w:ilvl="5" w:tplc="0421001B" w:tentative="1">
      <w:start w:val="1"/>
      <w:numFmt w:val="lowerRoman"/>
      <w:lvlText w:val="%6."/>
      <w:lvlJc w:val="right"/>
      <w:pPr>
        <w:ind w:left="4334" w:hanging="180"/>
      </w:pPr>
    </w:lvl>
    <w:lvl w:ilvl="6" w:tplc="0421000F" w:tentative="1">
      <w:start w:val="1"/>
      <w:numFmt w:val="decimal"/>
      <w:lvlText w:val="%7."/>
      <w:lvlJc w:val="left"/>
      <w:pPr>
        <w:ind w:left="5054" w:hanging="360"/>
      </w:pPr>
    </w:lvl>
    <w:lvl w:ilvl="7" w:tplc="04210019" w:tentative="1">
      <w:start w:val="1"/>
      <w:numFmt w:val="lowerLetter"/>
      <w:lvlText w:val="%8."/>
      <w:lvlJc w:val="left"/>
      <w:pPr>
        <w:ind w:left="5774" w:hanging="360"/>
      </w:pPr>
    </w:lvl>
    <w:lvl w:ilvl="8" w:tplc="0421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7">
    <w:nsid w:val="0D064F54"/>
    <w:multiLevelType w:val="hybridMultilevel"/>
    <w:tmpl w:val="BF64D1DC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100987"/>
    <w:multiLevelType w:val="hybridMultilevel"/>
    <w:tmpl w:val="6DCA3B5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F76578F"/>
    <w:multiLevelType w:val="hybridMultilevel"/>
    <w:tmpl w:val="A8F8ACBA"/>
    <w:lvl w:ilvl="0" w:tplc="04210019">
      <w:start w:val="1"/>
      <w:numFmt w:val="lowerLetter"/>
      <w:lvlText w:val="%1."/>
      <w:lvlJc w:val="left"/>
      <w:pPr>
        <w:ind w:left="1094" w:hanging="360"/>
      </w:pPr>
    </w:lvl>
    <w:lvl w:ilvl="1" w:tplc="04210019" w:tentative="1">
      <w:start w:val="1"/>
      <w:numFmt w:val="lowerLetter"/>
      <w:lvlText w:val="%2."/>
      <w:lvlJc w:val="left"/>
      <w:pPr>
        <w:ind w:left="1814" w:hanging="360"/>
      </w:pPr>
    </w:lvl>
    <w:lvl w:ilvl="2" w:tplc="0421001B" w:tentative="1">
      <w:start w:val="1"/>
      <w:numFmt w:val="lowerRoman"/>
      <w:lvlText w:val="%3."/>
      <w:lvlJc w:val="right"/>
      <w:pPr>
        <w:ind w:left="2534" w:hanging="180"/>
      </w:pPr>
    </w:lvl>
    <w:lvl w:ilvl="3" w:tplc="0421000F" w:tentative="1">
      <w:start w:val="1"/>
      <w:numFmt w:val="decimal"/>
      <w:lvlText w:val="%4."/>
      <w:lvlJc w:val="left"/>
      <w:pPr>
        <w:ind w:left="3254" w:hanging="360"/>
      </w:pPr>
    </w:lvl>
    <w:lvl w:ilvl="4" w:tplc="04210019" w:tentative="1">
      <w:start w:val="1"/>
      <w:numFmt w:val="lowerLetter"/>
      <w:lvlText w:val="%5."/>
      <w:lvlJc w:val="left"/>
      <w:pPr>
        <w:ind w:left="3974" w:hanging="360"/>
      </w:pPr>
    </w:lvl>
    <w:lvl w:ilvl="5" w:tplc="0421001B" w:tentative="1">
      <w:start w:val="1"/>
      <w:numFmt w:val="lowerRoman"/>
      <w:lvlText w:val="%6."/>
      <w:lvlJc w:val="right"/>
      <w:pPr>
        <w:ind w:left="4694" w:hanging="180"/>
      </w:pPr>
    </w:lvl>
    <w:lvl w:ilvl="6" w:tplc="0421000F" w:tentative="1">
      <w:start w:val="1"/>
      <w:numFmt w:val="decimal"/>
      <w:lvlText w:val="%7."/>
      <w:lvlJc w:val="left"/>
      <w:pPr>
        <w:ind w:left="5414" w:hanging="360"/>
      </w:pPr>
    </w:lvl>
    <w:lvl w:ilvl="7" w:tplc="04210019" w:tentative="1">
      <w:start w:val="1"/>
      <w:numFmt w:val="lowerLetter"/>
      <w:lvlText w:val="%8."/>
      <w:lvlJc w:val="left"/>
      <w:pPr>
        <w:ind w:left="6134" w:hanging="360"/>
      </w:pPr>
    </w:lvl>
    <w:lvl w:ilvl="8" w:tplc="0421001B" w:tentative="1">
      <w:start w:val="1"/>
      <w:numFmt w:val="lowerRoman"/>
      <w:lvlText w:val="%9."/>
      <w:lvlJc w:val="right"/>
      <w:pPr>
        <w:ind w:left="6854" w:hanging="180"/>
      </w:pPr>
    </w:lvl>
  </w:abstractNum>
  <w:abstractNum w:abstractNumId="10">
    <w:nsid w:val="0F8F0D25"/>
    <w:multiLevelType w:val="hybridMultilevel"/>
    <w:tmpl w:val="E606F46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F8F1FAF"/>
    <w:multiLevelType w:val="hybridMultilevel"/>
    <w:tmpl w:val="2EE2DAE2"/>
    <w:lvl w:ilvl="0" w:tplc="B7720512">
      <w:start w:val="1"/>
      <w:numFmt w:val="upperLetter"/>
      <w:lvlText w:val="%1."/>
      <w:lvlJc w:val="left"/>
      <w:pPr>
        <w:ind w:left="1290" w:hanging="360"/>
      </w:pPr>
      <w:rPr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2010" w:hanging="360"/>
      </w:pPr>
    </w:lvl>
    <w:lvl w:ilvl="2" w:tplc="0421001B" w:tentative="1">
      <w:start w:val="1"/>
      <w:numFmt w:val="lowerRoman"/>
      <w:lvlText w:val="%3."/>
      <w:lvlJc w:val="right"/>
      <w:pPr>
        <w:ind w:left="2730" w:hanging="180"/>
      </w:pPr>
    </w:lvl>
    <w:lvl w:ilvl="3" w:tplc="0421000F" w:tentative="1">
      <w:start w:val="1"/>
      <w:numFmt w:val="decimal"/>
      <w:lvlText w:val="%4."/>
      <w:lvlJc w:val="left"/>
      <w:pPr>
        <w:ind w:left="3450" w:hanging="360"/>
      </w:pPr>
    </w:lvl>
    <w:lvl w:ilvl="4" w:tplc="04210019" w:tentative="1">
      <w:start w:val="1"/>
      <w:numFmt w:val="lowerLetter"/>
      <w:lvlText w:val="%5."/>
      <w:lvlJc w:val="left"/>
      <w:pPr>
        <w:ind w:left="4170" w:hanging="360"/>
      </w:pPr>
    </w:lvl>
    <w:lvl w:ilvl="5" w:tplc="0421001B" w:tentative="1">
      <w:start w:val="1"/>
      <w:numFmt w:val="lowerRoman"/>
      <w:lvlText w:val="%6."/>
      <w:lvlJc w:val="right"/>
      <w:pPr>
        <w:ind w:left="4890" w:hanging="180"/>
      </w:pPr>
    </w:lvl>
    <w:lvl w:ilvl="6" w:tplc="0421000F" w:tentative="1">
      <w:start w:val="1"/>
      <w:numFmt w:val="decimal"/>
      <w:lvlText w:val="%7."/>
      <w:lvlJc w:val="left"/>
      <w:pPr>
        <w:ind w:left="5610" w:hanging="360"/>
      </w:pPr>
    </w:lvl>
    <w:lvl w:ilvl="7" w:tplc="04210019" w:tentative="1">
      <w:start w:val="1"/>
      <w:numFmt w:val="lowerLetter"/>
      <w:lvlText w:val="%8."/>
      <w:lvlJc w:val="left"/>
      <w:pPr>
        <w:ind w:left="6330" w:hanging="360"/>
      </w:pPr>
    </w:lvl>
    <w:lvl w:ilvl="8" w:tplc="0421001B" w:tentative="1">
      <w:start w:val="1"/>
      <w:numFmt w:val="lowerRoman"/>
      <w:lvlText w:val="%9."/>
      <w:lvlJc w:val="right"/>
      <w:pPr>
        <w:ind w:left="7050" w:hanging="180"/>
      </w:pPr>
    </w:lvl>
  </w:abstractNum>
  <w:abstractNum w:abstractNumId="12">
    <w:nsid w:val="0FC76EE6"/>
    <w:multiLevelType w:val="hybridMultilevel"/>
    <w:tmpl w:val="8672497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28C421D"/>
    <w:multiLevelType w:val="hybridMultilevel"/>
    <w:tmpl w:val="3B94E65C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4">
    <w:nsid w:val="158F3184"/>
    <w:multiLevelType w:val="hybridMultilevel"/>
    <w:tmpl w:val="32FEBC58"/>
    <w:lvl w:ilvl="0" w:tplc="0421000F">
      <w:start w:val="1"/>
      <w:numFmt w:val="decimal"/>
      <w:lvlText w:val="%1."/>
      <w:lvlJc w:val="left"/>
      <w:pPr>
        <w:ind w:left="1296" w:hanging="360"/>
      </w:pPr>
    </w:lvl>
    <w:lvl w:ilvl="1" w:tplc="04210019">
      <w:start w:val="1"/>
      <w:numFmt w:val="lowerLetter"/>
      <w:lvlText w:val="%2."/>
      <w:lvlJc w:val="left"/>
      <w:pPr>
        <w:ind w:left="2016" w:hanging="360"/>
      </w:pPr>
    </w:lvl>
    <w:lvl w:ilvl="2" w:tplc="0421001B" w:tentative="1">
      <w:start w:val="1"/>
      <w:numFmt w:val="lowerRoman"/>
      <w:lvlText w:val="%3."/>
      <w:lvlJc w:val="right"/>
      <w:pPr>
        <w:ind w:left="2736" w:hanging="180"/>
      </w:pPr>
    </w:lvl>
    <w:lvl w:ilvl="3" w:tplc="0421000F" w:tentative="1">
      <w:start w:val="1"/>
      <w:numFmt w:val="decimal"/>
      <w:lvlText w:val="%4."/>
      <w:lvlJc w:val="left"/>
      <w:pPr>
        <w:ind w:left="3456" w:hanging="360"/>
      </w:pPr>
    </w:lvl>
    <w:lvl w:ilvl="4" w:tplc="04210019" w:tentative="1">
      <w:start w:val="1"/>
      <w:numFmt w:val="lowerLetter"/>
      <w:lvlText w:val="%5."/>
      <w:lvlJc w:val="left"/>
      <w:pPr>
        <w:ind w:left="4176" w:hanging="360"/>
      </w:pPr>
    </w:lvl>
    <w:lvl w:ilvl="5" w:tplc="0421001B" w:tentative="1">
      <w:start w:val="1"/>
      <w:numFmt w:val="lowerRoman"/>
      <w:lvlText w:val="%6."/>
      <w:lvlJc w:val="right"/>
      <w:pPr>
        <w:ind w:left="4896" w:hanging="180"/>
      </w:pPr>
    </w:lvl>
    <w:lvl w:ilvl="6" w:tplc="0421000F" w:tentative="1">
      <w:start w:val="1"/>
      <w:numFmt w:val="decimal"/>
      <w:lvlText w:val="%7."/>
      <w:lvlJc w:val="left"/>
      <w:pPr>
        <w:ind w:left="5616" w:hanging="360"/>
      </w:pPr>
    </w:lvl>
    <w:lvl w:ilvl="7" w:tplc="04210019" w:tentative="1">
      <w:start w:val="1"/>
      <w:numFmt w:val="lowerLetter"/>
      <w:lvlText w:val="%8."/>
      <w:lvlJc w:val="left"/>
      <w:pPr>
        <w:ind w:left="6336" w:hanging="360"/>
      </w:pPr>
    </w:lvl>
    <w:lvl w:ilvl="8" w:tplc="0421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5">
    <w:nsid w:val="1AE2024C"/>
    <w:multiLevelType w:val="multilevel"/>
    <w:tmpl w:val="0B0AC2A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i w:val="0"/>
        <w:color w:val="auto"/>
        <w:sz w:val="26"/>
        <w:szCs w:val="26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  <w:i w:val="0"/>
        <w:color w:val="auto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>
    <w:nsid w:val="1C3A2483"/>
    <w:multiLevelType w:val="hybridMultilevel"/>
    <w:tmpl w:val="DE866FAC"/>
    <w:lvl w:ilvl="0" w:tplc="0421000F">
      <w:start w:val="1"/>
      <w:numFmt w:val="decimal"/>
      <w:lvlText w:val="%1."/>
      <w:lvlJc w:val="left"/>
      <w:pPr>
        <w:ind w:left="734" w:hanging="360"/>
      </w:pPr>
    </w:lvl>
    <w:lvl w:ilvl="1" w:tplc="04210019" w:tentative="1">
      <w:start w:val="1"/>
      <w:numFmt w:val="lowerLetter"/>
      <w:lvlText w:val="%2."/>
      <w:lvlJc w:val="left"/>
      <w:pPr>
        <w:ind w:left="1454" w:hanging="360"/>
      </w:pPr>
    </w:lvl>
    <w:lvl w:ilvl="2" w:tplc="0421001B" w:tentative="1">
      <w:start w:val="1"/>
      <w:numFmt w:val="lowerRoman"/>
      <w:lvlText w:val="%3."/>
      <w:lvlJc w:val="right"/>
      <w:pPr>
        <w:ind w:left="2174" w:hanging="180"/>
      </w:pPr>
    </w:lvl>
    <w:lvl w:ilvl="3" w:tplc="0421000F" w:tentative="1">
      <w:start w:val="1"/>
      <w:numFmt w:val="decimal"/>
      <w:lvlText w:val="%4."/>
      <w:lvlJc w:val="left"/>
      <w:pPr>
        <w:ind w:left="2894" w:hanging="360"/>
      </w:pPr>
    </w:lvl>
    <w:lvl w:ilvl="4" w:tplc="04210019" w:tentative="1">
      <w:start w:val="1"/>
      <w:numFmt w:val="lowerLetter"/>
      <w:lvlText w:val="%5."/>
      <w:lvlJc w:val="left"/>
      <w:pPr>
        <w:ind w:left="3614" w:hanging="360"/>
      </w:pPr>
    </w:lvl>
    <w:lvl w:ilvl="5" w:tplc="0421001B" w:tentative="1">
      <w:start w:val="1"/>
      <w:numFmt w:val="lowerRoman"/>
      <w:lvlText w:val="%6."/>
      <w:lvlJc w:val="right"/>
      <w:pPr>
        <w:ind w:left="4334" w:hanging="180"/>
      </w:pPr>
    </w:lvl>
    <w:lvl w:ilvl="6" w:tplc="0421000F" w:tentative="1">
      <w:start w:val="1"/>
      <w:numFmt w:val="decimal"/>
      <w:lvlText w:val="%7."/>
      <w:lvlJc w:val="left"/>
      <w:pPr>
        <w:ind w:left="5054" w:hanging="360"/>
      </w:pPr>
    </w:lvl>
    <w:lvl w:ilvl="7" w:tplc="04210019" w:tentative="1">
      <w:start w:val="1"/>
      <w:numFmt w:val="lowerLetter"/>
      <w:lvlText w:val="%8."/>
      <w:lvlJc w:val="left"/>
      <w:pPr>
        <w:ind w:left="5774" w:hanging="360"/>
      </w:pPr>
    </w:lvl>
    <w:lvl w:ilvl="8" w:tplc="0421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17">
    <w:nsid w:val="1E182ABE"/>
    <w:multiLevelType w:val="hybridMultilevel"/>
    <w:tmpl w:val="DE388C4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07C6F63"/>
    <w:multiLevelType w:val="hybridMultilevel"/>
    <w:tmpl w:val="F61AE608"/>
    <w:lvl w:ilvl="0" w:tplc="04210019">
      <w:start w:val="1"/>
      <w:numFmt w:val="lowerLetter"/>
      <w:lvlText w:val="%1."/>
      <w:lvlJc w:val="left"/>
      <w:pPr>
        <w:ind w:left="1094" w:hanging="360"/>
      </w:pPr>
    </w:lvl>
    <w:lvl w:ilvl="1" w:tplc="04210019" w:tentative="1">
      <w:start w:val="1"/>
      <w:numFmt w:val="lowerLetter"/>
      <w:lvlText w:val="%2."/>
      <w:lvlJc w:val="left"/>
      <w:pPr>
        <w:ind w:left="1814" w:hanging="360"/>
      </w:pPr>
    </w:lvl>
    <w:lvl w:ilvl="2" w:tplc="0421001B" w:tentative="1">
      <w:start w:val="1"/>
      <w:numFmt w:val="lowerRoman"/>
      <w:lvlText w:val="%3."/>
      <w:lvlJc w:val="right"/>
      <w:pPr>
        <w:ind w:left="2534" w:hanging="180"/>
      </w:pPr>
    </w:lvl>
    <w:lvl w:ilvl="3" w:tplc="0421000F" w:tentative="1">
      <w:start w:val="1"/>
      <w:numFmt w:val="decimal"/>
      <w:lvlText w:val="%4."/>
      <w:lvlJc w:val="left"/>
      <w:pPr>
        <w:ind w:left="3254" w:hanging="360"/>
      </w:pPr>
    </w:lvl>
    <w:lvl w:ilvl="4" w:tplc="04210019" w:tentative="1">
      <w:start w:val="1"/>
      <w:numFmt w:val="lowerLetter"/>
      <w:lvlText w:val="%5."/>
      <w:lvlJc w:val="left"/>
      <w:pPr>
        <w:ind w:left="3974" w:hanging="360"/>
      </w:pPr>
    </w:lvl>
    <w:lvl w:ilvl="5" w:tplc="0421001B" w:tentative="1">
      <w:start w:val="1"/>
      <w:numFmt w:val="lowerRoman"/>
      <w:lvlText w:val="%6."/>
      <w:lvlJc w:val="right"/>
      <w:pPr>
        <w:ind w:left="4694" w:hanging="180"/>
      </w:pPr>
    </w:lvl>
    <w:lvl w:ilvl="6" w:tplc="0421000F" w:tentative="1">
      <w:start w:val="1"/>
      <w:numFmt w:val="decimal"/>
      <w:lvlText w:val="%7."/>
      <w:lvlJc w:val="left"/>
      <w:pPr>
        <w:ind w:left="5414" w:hanging="360"/>
      </w:pPr>
    </w:lvl>
    <w:lvl w:ilvl="7" w:tplc="04210019" w:tentative="1">
      <w:start w:val="1"/>
      <w:numFmt w:val="lowerLetter"/>
      <w:lvlText w:val="%8."/>
      <w:lvlJc w:val="left"/>
      <w:pPr>
        <w:ind w:left="6134" w:hanging="360"/>
      </w:pPr>
    </w:lvl>
    <w:lvl w:ilvl="8" w:tplc="0421001B" w:tentative="1">
      <w:start w:val="1"/>
      <w:numFmt w:val="lowerRoman"/>
      <w:lvlText w:val="%9."/>
      <w:lvlJc w:val="right"/>
      <w:pPr>
        <w:ind w:left="6854" w:hanging="180"/>
      </w:pPr>
    </w:lvl>
  </w:abstractNum>
  <w:abstractNum w:abstractNumId="19">
    <w:nsid w:val="291C62CD"/>
    <w:multiLevelType w:val="hybridMultilevel"/>
    <w:tmpl w:val="5E80B50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AE24FF1"/>
    <w:multiLevelType w:val="hybridMultilevel"/>
    <w:tmpl w:val="34D41D36"/>
    <w:lvl w:ilvl="0" w:tplc="099AD2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E9705A2"/>
    <w:multiLevelType w:val="hybridMultilevel"/>
    <w:tmpl w:val="1054EDA6"/>
    <w:lvl w:ilvl="0" w:tplc="04210015">
      <w:start w:val="1"/>
      <w:numFmt w:val="upperLetter"/>
      <w:lvlText w:val="%1."/>
      <w:lvlJc w:val="left"/>
      <w:pPr>
        <w:ind w:left="1290" w:hanging="360"/>
      </w:pPr>
    </w:lvl>
    <w:lvl w:ilvl="1" w:tplc="04210019" w:tentative="1">
      <w:start w:val="1"/>
      <w:numFmt w:val="lowerLetter"/>
      <w:lvlText w:val="%2."/>
      <w:lvlJc w:val="left"/>
      <w:pPr>
        <w:ind w:left="2010" w:hanging="360"/>
      </w:pPr>
    </w:lvl>
    <w:lvl w:ilvl="2" w:tplc="0421001B" w:tentative="1">
      <w:start w:val="1"/>
      <w:numFmt w:val="lowerRoman"/>
      <w:lvlText w:val="%3."/>
      <w:lvlJc w:val="right"/>
      <w:pPr>
        <w:ind w:left="2730" w:hanging="180"/>
      </w:pPr>
    </w:lvl>
    <w:lvl w:ilvl="3" w:tplc="0421000F" w:tentative="1">
      <w:start w:val="1"/>
      <w:numFmt w:val="decimal"/>
      <w:lvlText w:val="%4."/>
      <w:lvlJc w:val="left"/>
      <w:pPr>
        <w:ind w:left="3450" w:hanging="360"/>
      </w:pPr>
    </w:lvl>
    <w:lvl w:ilvl="4" w:tplc="04210019" w:tentative="1">
      <w:start w:val="1"/>
      <w:numFmt w:val="lowerLetter"/>
      <w:lvlText w:val="%5."/>
      <w:lvlJc w:val="left"/>
      <w:pPr>
        <w:ind w:left="4170" w:hanging="360"/>
      </w:pPr>
    </w:lvl>
    <w:lvl w:ilvl="5" w:tplc="0421001B" w:tentative="1">
      <w:start w:val="1"/>
      <w:numFmt w:val="lowerRoman"/>
      <w:lvlText w:val="%6."/>
      <w:lvlJc w:val="right"/>
      <w:pPr>
        <w:ind w:left="4890" w:hanging="180"/>
      </w:pPr>
    </w:lvl>
    <w:lvl w:ilvl="6" w:tplc="0421000F" w:tentative="1">
      <w:start w:val="1"/>
      <w:numFmt w:val="decimal"/>
      <w:lvlText w:val="%7."/>
      <w:lvlJc w:val="left"/>
      <w:pPr>
        <w:ind w:left="5610" w:hanging="360"/>
      </w:pPr>
    </w:lvl>
    <w:lvl w:ilvl="7" w:tplc="04210019" w:tentative="1">
      <w:start w:val="1"/>
      <w:numFmt w:val="lowerLetter"/>
      <w:lvlText w:val="%8."/>
      <w:lvlJc w:val="left"/>
      <w:pPr>
        <w:ind w:left="6330" w:hanging="360"/>
      </w:pPr>
    </w:lvl>
    <w:lvl w:ilvl="8" w:tplc="0421001B" w:tentative="1">
      <w:start w:val="1"/>
      <w:numFmt w:val="lowerRoman"/>
      <w:lvlText w:val="%9."/>
      <w:lvlJc w:val="right"/>
      <w:pPr>
        <w:ind w:left="7050" w:hanging="180"/>
      </w:pPr>
    </w:lvl>
  </w:abstractNum>
  <w:abstractNum w:abstractNumId="22">
    <w:nsid w:val="2FC84E3E"/>
    <w:multiLevelType w:val="hybridMultilevel"/>
    <w:tmpl w:val="C628722E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3">
    <w:nsid w:val="306131DD"/>
    <w:multiLevelType w:val="hybridMultilevel"/>
    <w:tmpl w:val="4FB65CCE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4">
    <w:nsid w:val="37F02165"/>
    <w:multiLevelType w:val="hybridMultilevel"/>
    <w:tmpl w:val="DA129176"/>
    <w:lvl w:ilvl="0" w:tplc="04AC835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8345D13"/>
    <w:multiLevelType w:val="hybridMultilevel"/>
    <w:tmpl w:val="378A31A0"/>
    <w:lvl w:ilvl="0" w:tplc="4D8ED372">
      <w:start w:val="1"/>
      <w:numFmt w:val="decimal"/>
      <w:lvlText w:val="%1."/>
      <w:lvlJc w:val="left"/>
      <w:pPr>
        <w:ind w:left="720" w:hanging="360"/>
      </w:pPr>
      <w:rPr>
        <w:b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EC25EF4"/>
    <w:multiLevelType w:val="hybridMultilevel"/>
    <w:tmpl w:val="0908E2A6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42853699"/>
    <w:multiLevelType w:val="hybridMultilevel"/>
    <w:tmpl w:val="705C0758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8">
    <w:nsid w:val="46E74894"/>
    <w:multiLevelType w:val="hybridMultilevel"/>
    <w:tmpl w:val="239C9D8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BA36B23"/>
    <w:multiLevelType w:val="hybridMultilevel"/>
    <w:tmpl w:val="C05AF082"/>
    <w:lvl w:ilvl="0" w:tplc="FEAA755A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BF13A3"/>
    <w:multiLevelType w:val="hybridMultilevel"/>
    <w:tmpl w:val="3EE075F0"/>
    <w:lvl w:ilvl="0" w:tplc="5DECAC6E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0591A32"/>
    <w:multiLevelType w:val="hybridMultilevel"/>
    <w:tmpl w:val="5156B4C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08A0799"/>
    <w:multiLevelType w:val="hybridMultilevel"/>
    <w:tmpl w:val="5DD88C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0E52D3C"/>
    <w:multiLevelType w:val="hybridMultilevel"/>
    <w:tmpl w:val="4F7CD69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1725103"/>
    <w:multiLevelType w:val="hybridMultilevel"/>
    <w:tmpl w:val="22F0BE30"/>
    <w:lvl w:ilvl="0" w:tplc="0421000F">
      <w:start w:val="1"/>
      <w:numFmt w:val="decimal"/>
      <w:lvlText w:val="%1."/>
      <w:lvlJc w:val="left"/>
      <w:pPr>
        <w:ind w:left="1296" w:hanging="360"/>
      </w:pPr>
    </w:lvl>
    <w:lvl w:ilvl="1" w:tplc="04210019" w:tentative="1">
      <w:start w:val="1"/>
      <w:numFmt w:val="lowerLetter"/>
      <w:lvlText w:val="%2."/>
      <w:lvlJc w:val="left"/>
      <w:pPr>
        <w:ind w:left="2016" w:hanging="360"/>
      </w:pPr>
    </w:lvl>
    <w:lvl w:ilvl="2" w:tplc="0421001B" w:tentative="1">
      <w:start w:val="1"/>
      <w:numFmt w:val="lowerRoman"/>
      <w:lvlText w:val="%3."/>
      <w:lvlJc w:val="right"/>
      <w:pPr>
        <w:ind w:left="2736" w:hanging="180"/>
      </w:pPr>
    </w:lvl>
    <w:lvl w:ilvl="3" w:tplc="0421000F" w:tentative="1">
      <w:start w:val="1"/>
      <w:numFmt w:val="decimal"/>
      <w:lvlText w:val="%4."/>
      <w:lvlJc w:val="left"/>
      <w:pPr>
        <w:ind w:left="3456" w:hanging="360"/>
      </w:pPr>
    </w:lvl>
    <w:lvl w:ilvl="4" w:tplc="04210019" w:tentative="1">
      <w:start w:val="1"/>
      <w:numFmt w:val="lowerLetter"/>
      <w:lvlText w:val="%5."/>
      <w:lvlJc w:val="left"/>
      <w:pPr>
        <w:ind w:left="4176" w:hanging="360"/>
      </w:pPr>
    </w:lvl>
    <w:lvl w:ilvl="5" w:tplc="0421001B" w:tentative="1">
      <w:start w:val="1"/>
      <w:numFmt w:val="lowerRoman"/>
      <w:lvlText w:val="%6."/>
      <w:lvlJc w:val="right"/>
      <w:pPr>
        <w:ind w:left="4896" w:hanging="180"/>
      </w:pPr>
    </w:lvl>
    <w:lvl w:ilvl="6" w:tplc="0421000F" w:tentative="1">
      <w:start w:val="1"/>
      <w:numFmt w:val="decimal"/>
      <w:lvlText w:val="%7."/>
      <w:lvlJc w:val="left"/>
      <w:pPr>
        <w:ind w:left="5616" w:hanging="360"/>
      </w:pPr>
    </w:lvl>
    <w:lvl w:ilvl="7" w:tplc="04210019" w:tentative="1">
      <w:start w:val="1"/>
      <w:numFmt w:val="lowerLetter"/>
      <w:lvlText w:val="%8."/>
      <w:lvlJc w:val="left"/>
      <w:pPr>
        <w:ind w:left="6336" w:hanging="360"/>
      </w:pPr>
    </w:lvl>
    <w:lvl w:ilvl="8" w:tplc="0421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35">
    <w:nsid w:val="52857BCF"/>
    <w:multiLevelType w:val="hybridMultilevel"/>
    <w:tmpl w:val="BC629260"/>
    <w:lvl w:ilvl="0" w:tplc="0421000F">
      <w:start w:val="1"/>
      <w:numFmt w:val="decimal"/>
      <w:lvlText w:val="%1."/>
      <w:lvlJc w:val="left"/>
      <w:pPr>
        <w:ind w:left="734" w:hanging="360"/>
      </w:pPr>
    </w:lvl>
    <w:lvl w:ilvl="1" w:tplc="04210019" w:tentative="1">
      <w:start w:val="1"/>
      <w:numFmt w:val="lowerLetter"/>
      <w:lvlText w:val="%2."/>
      <w:lvlJc w:val="left"/>
      <w:pPr>
        <w:ind w:left="1454" w:hanging="360"/>
      </w:pPr>
    </w:lvl>
    <w:lvl w:ilvl="2" w:tplc="0421001B" w:tentative="1">
      <w:start w:val="1"/>
      <w:numFmt w:val="lowerRoman"/>
      <w:lvlText w:val="%3."/>
      <w:lvlJc w:val="right"/>
      <w:pPr>
        <w:ind w:left="2174" w:hanging="180"/>
      </w:pPr>
    </w:lvl>
    <w:lvl w:ilvl="3" w:tplc="0421000F" w:tentative="1">
      <w:start w:val="1"/>
      <w:numFmt w:val="decimal"/>
      <w:lvlText w:val="%4."/>
      <w:lvlJc w:val="left"/>
      <w:pPr>
        <w:ind w:left="2894" w:hanging="360"/>
      </w:pPr>
    </w:lvl>
    <w:lvl w:ilvl="4" w:tplc="04210019" w:tentative="1">
      <w:start w:val="1"/>
      <w:numFmt w:val="lowerLetter"/>
      <w:lvlText w:val="%5."/>
      <w:lvlJc w:val="left"/>
      <w:pPr>
        <w:ind w:left="3614" w:hanging="360"/>
      </w:pPr>
    </w:lvl>
    <w:lvl w:ilvl="5" w:tplc="0421001B" w:tentative="1">
      <w:start w:val="1"/>
      <w:numFmt w:val="lowerRoman"/>
      <w:lvlText w:val="%6."/>
      <w:lvlJc w:val="right"/>
      <w:pPr>
        <w:ind w:left="4334" w:hanging="180"/>
      </w:pPr>
    </w:lvl>
    <w:lvl w:ilvl="6" w:tplc="0421000F" w:tentative="1">
      <w:start w:val="1"/>
      <w:numFmt w:val="decimal"/>
      <w:lvlText w:val="%7."/>
      <w:lvlJc w:val="left"/>
      <w:pPr>
        <w:ind w:left="5054" w:hanging="360"/>
      </w:pPr>
    </w:lvl>
    <w:lvl w:ilvl="7" w:tplc="04210019" w:tentative="1">
      <w:start w:val="1"/>
      <w:numFmt w:val="lowerLetter"/>
      <w:lvlText w:val="%8."/>
      <w:lvlJc w:val="left"/>
      <w:pPr>
        <w:ind w:left="5774" w:hanging="360"/>
      </w:pPr>
    </w:lvl>
    <w:lvl w:ilvl="8" w:tplc="0421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36">
    <w:nsid w:val="53A10CBB"/>
    <w:multiLevelType w:val="hybridMultilevel"/>
    <w:tmpl w:val="F25AECE0"/>
    <w:lvl w:ilvl="0" w:tplc="256E7A7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4DE17F8"/>
    <w:multiLevelType w:val="hybridMultilevel"/>
    <w:tmpl w:val="00AABB50"/>
    <w:lvl w:ilvl="0" w:tplc="256E7A7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53F15ED"/>
    <w:multiLevelType w:val="multilevel"/>
    <w:tmpl w:val="45F652B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9">
    <w:nsid w:val="5B620F46"/>
    <w:multiLevelType w:val="hybridMultilevel"/>
    <w:tmpl w:val="6DCA3B5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DFF4B37"/>
    <w:multiLevelType w:val="hybridMultilevel"/>
    <w:tmpl w:val="B71AF3DC"/>
    <w:lvl w:ilvl="0" w:tplc="383CDA8C">
      <w:start w:val="4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F1D2CB8"/>
    <w:multiLevelType w:val="hybridMultilevel"/>
    <w:tmpl w:val="84BECCD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1DD15FE"/>
    <w:multiLevelType w:val="hybridMultilevel"/>
    <w:tmpl w:val="2A58D9C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32F3BF0"/>
    <w:multiLevelType w:val="hybridMultilevel"/>
    <w:tmpl w:val="54D8640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85421D7"/>
    <w:multiLevelType w:val="hybridMultilevel"/>
    <w:tmpl w:val="BAB2BC6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6B0E55AE"/>
    <w:multiLevelType w:val="hybridMultilevel"/>
    <w:tmpl w:val="B6685B44"/>
    <w:lvl w:ilvl="0" w:tplc="7EEE0B3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09E22E2"/>
    <w:multiLevelType w:val="hybridMultilevel"/>
    <w:tmpl w:val="EF704364"/>
    <w:lvl w:ilvl="0" w:tplc="263655A4">
      <w:start w:val="3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0D15681"/>
    <w:multiLevelType w:val="hybridMultilevel"/>
    <w:tmpl w:val="4EDCA5AE"/>
    <w:lvl w:ilvl="0" w:tplc="0421000F">
      <w:start w:val="1"/>
      <w:numFmt w:val="decimal"/>
      <w:lvlText w:val="%1."/>
      <w:lvlJc w:val="left"/>
      <w:pPr>
        <w:ind w:left="1296" w:hanging="360"/>
      </w:pPr>
    </w:lvl>
    <w:lvl w:ilvl="1" w:tplc="04210019" w:tentative="1">
      <w:start w:val="1"/>
      <w:numFmt w:val="lowerLetter"/>
      <w:lvlText w:val="%2."/>
      <w:lvlJc w:val="left"/>
      <w:pPr>
        <w:ind w:left="2016" w:hanging="360"/>
      </w:pPr>
    </w:lvl>
    <w:lvl w:ilvl="2" w:tplc="0421001B" w:tentative="1">
      <w:start w:val="1"/>
      <w:numFmt w:val="lowerRoman"/>
      <w:lvlText w:val="%3."/>
      <w:lvlJc w:val="right"/>
      <w:pPr>
        <w:ind w:left="2736" w:hanging="180"/>
      </w:pPr>
    </w:lvl>
    <w:lvl w:ilvl="3" w:tplc="0421000F" w:tentative="1">
      <w:start w:val="1"/>
      <w:numFmt w:val="decimal"/>
      <w:lvlText w:val="%4."/>
      <w:lvlJc w:val="left"/>
      <w:pPr>
        <w:ind w:left="3456" w:hanging="360"/>
      </w:pPr>
    </w:lvl>
    <w:lvl w:ilvl="4" w:tplc="04210019" w:tentative="1">
      <w:start w:val="1"/>
      <w:numFmt w:val="lowerLetter"/>
      <w:lvlText w:val="%5."/>
      <w:lvlJc w:val="left"/>
      <w:pPr>
        <w:ind w:left="4176" w:hanging="360"/>
      </w:pPr>
    </w:lvl>
    <w:lvl w:ilvl="5" w:tplc="0421001B" w:tentative="1">
      <w:start w:val="1"/>
      <w:numFmt w:val="lowerRoman"/>
      <w:lvlText w:val="%6."/>
      <w:lvlJc w:val="right"/>
      <w:pPr>
        <w:ind w:left="4896" w:hanging="180"/>
      </w:pPr>
    </w:lvl>
    <w:lvl w:ilvl="6" w:tplc="0421000F" w:tentative="1">
      <w:start w:val="1"/>
      <w:numFmt w:val="decimal"/>
      <w:lvlText w:val="%7."/>
      <w:lvlJc w:val="left"/>
      <w:pPr>
        <w:ind w:left="5616" w:hanging="360"/>
      </w:pPr>
    </w:lvl>
    <w:lvl w:ilvl="7" w:tplc="04210019" w:tentative="1">
      <w:start w:val="1"/>
      <w:numFmt w:val="lowerLetter"/>
      <w:lvlText w:val="%8."/>
      <w:lvlJc w:val="left"/>
      <w:pPr>
        <w:ind w:left="6336" w:hanging="360"/>
      </w:pPr>
    </w:lvl>
    <w:lvl w:ilvl="8" w:tplc="0421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48">
    <w:nsid w:val="72AB4901"/>
    <w:multiLevelType w:val="hybridMultilevel"/>
    <w:tmpl w:val="BF4666F8"/>
    <w:lvl w:ilvl="0" w:tplc="1F4A9EA6">
      <w:start w:val="5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3C2194E"/>
    <w:multiLevelType w:val="hybridMultilevel"/>
    <w:tmpl w:val="716EEF9A"/>
    <w:lvl w:ilvl="0" w:tplc="FC840FAE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56A33F2"/>
    <w:multiLevelType w:val="hybridMultilevel"/>
    <w:tmpl w:val="2E587024"/>
    <w:lvl w:ilvl="0" w:tplc="0421000F">
      <w:start w:val="1"/>
      <w:numFmt w:val="decimal"/>
      <w:lvlText w:val="%1."/>
      <w:lvlJc w:val="left"/>
      <w:pPr>
        <w:ind w:left="644" w:hanging="360"/>
      </w:pPr>
    </w:lvl>
    <w:lvl w:ilvl="1" w:tplc="04210019" w:tentative="1">
      <w:start w:val="1"/>
      <w:numFmt w:val="lowerLetter"/>
      <w:lvlText w:val="%2."/>
      <w:lvlJc w:val="left"/>
      <w:pPr>
        <w:ind w:left="1426" w:hanging="360"/>
      </w:pPr>
    </w:lvl>
    <w:lvl w:ilvl="2" w:tplc="0421001B" w:tentative="1">
      <w:start w:val="1"/>
      <w:numFmt w:val="lowerRoman"/>
      <w:lvlText w:val="%3."/>
      <w:lvlJc w:val="right"/>
      <w:pPr>
        <w:ind w:left="2146" w:hanging="180"/>
      </w:pPr>
    </w:lvl>
    <w:lvl w:ilvl="3" w:tplc="0421000F" w:tentative="1">
      <w:start w:val="1"/>
      <w:numFmt w:val="decimal"/>
      <w:lvlText w:val="%4."/>
      <w:lvlJc w:val="left"/>
      <w:pPr>
        <w:ind w:left="2866" w:hanging="360"/>
      </w:pPr>
    </w:lvl>
    <w:lvl w:ilvl="4" w:tplc="04210019" w:tentative="1">
      <w:start w:val="1"/>
      <w:numFmt w:val="lowerLetter"/>
      <w:lvlText w:val="%5."/>
      <w:lvlJc w:val="left"/>
      <w:pPr>
        <w:ind w:left="3586" w:hanging="360"/>
      </w:pPr>
    </w:lvl>
    <w:lvl w:ilvl="5" w:tplc="0421001B" w:tentative="1">
      <w:start w:val="1"/>
      <w:numFmt w:val="lowerRoman"/>
      <w:lvlText w:val="%6."/>
      <w:lvlJc w:val="right"/>
      <w:pPr>
        <w:ind w:left="4306" w:hanging="180"/>
      </w:pPr>
    </w:lvl>
    <w:lvl w:ilvl="6" w:tplc="0421000F" w:tentative="1">
      <w:start w:val="1"/>
      <w:numFmt w:val="decimal"/>
      <w:lvlText w:val="%7."/>
      <w:lvlJc w:val="left"/>
      <w:pPr>
        <w:ind w:left="5026" w:hanging="360"/>
      </w:pPr>
    </w:lvl>
    <w:lvl w:ilvl="7" w:tplc="04210019" w:tentative="1">
      <w:start w:val="1"/>
      <w:numFmt w:val="lowerLetter"/>
      <w:lvlText w:val="%8."/>
      <w:lvlJc w:val="left"/>
      <w:pPr>
        <w:ind w:left="5746" w:hanging="360"/>
      </w:pPr>
    </w:lvl>
    <w:lvl w:ilvl="8" w:tplc="0421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51">
    <w:nsid w:val="768B11B1"/>
    <w:multiLevelType w:val="hybridMultilevel"/>
    <w:tmpl w:val="F1529A8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AD45974"/>
    <w:multiLevelType w:val="hybridMultilevel"/>
    <w:tmpl w:val="4F7CD69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D451836"/>
    <w:multiLevelType w:val="hybridMultilevel"/>
    <w:tmpl w:val="91D0747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7D823C4E"/>
    <w:multiLevelType w:val="hybridMultilevel"/>
    <w:tmpl w:val="80522A6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7DAE578F"/>
    <w:multiLevelType w:val="hybridMultilevel"/>
    <w:tmpl w:val="87EE1526"/>
    <w:lvl w:ilvl="0" w:tplc="022CD32C">
      <w:start w:val="2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7E6F3694"/>
    <w:multiLevelType w:val="hybridMultilevel"/>
    <w:tmpl w:val="A1DAD7A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54"/>
  </w:num>
  <w:num w:numId="3">
    <w:abstractNumId w:val="26"/>
  </w:num>
  <w:num w:numId="4">
    <w:abstractNumId w:val="47"/>
  </w:num>
  <w:num w:numId="5">
    <w:abstractNumId w:val="34"/>
  </w:num>
  <w:num w:numId="6">
    <w:abstractNumId w:val="27"/>
  </w:num>
  <w:num w:numId="7">
    <w:abstractNumId w:val="21"/>
  </w:num>
  <w:num w:numId="8">
    <w:abstractNumId w:val="13"/>
  </w:num>
  <w:num w:numId="9">
    <w:abstractNumId w:val="22"/>
  </w:num>
  <w:num w:numId="10">
    <w:abstractNumId w:val="23"/>
  </w:num>
  <w:num w:numId="11">
    <w:abstractNumId w:val="28"/>
  </w:num>
  <w:num w:numId="12">
    <w:abstractNumId w:val="12"/>
  </w:num>
  <w:num w:numId="13">
    <w:abstractNumId w:val="43"/>
  </w:num>
  <w:num w:numId="14">
    <w:abstractNumId w:val="19"/>
  </w:num>
  <w:num w:numId="15">
    <w:abstractNumId w:val="3"/>
  </w:num>
  <w:num w:numId="16">
    <w:abstractNumId w:val="51"/>
  </w:num>
  <w:num w:numId="17">
    <w:abstractNumId w:val="39"/>
  </w:num>
  <w:num w:numId="18">
    <w:abstractNumId w:val="8"/>
  </w:num>
  <w:num w:numId="19">
    <w:abstractNumId w:val="53"/>
  </w:num>
  <w:num w:numId="20">
    <w:abstractNumId w:val="56"/>
  </w:num>
  <w:num w:numId="21">
    <w:abstractNumId w:val="11"/>
  </w:num>
  <w:num w:numId="22">
    <w:abstractNumId w:val="31"/>
  </w:num>
  <w:num w:numId="23">
    <w:abstractNumId w:val="1"/>
  </w:num>
  <w:num w:numId="24">
    <w:abstractNumId w:val="44"/>
  </w:num>
  <w:num w:numId="25">
    <w:abstractNumId w:val="55"/>
  </w:num>
  <w:num w:numId="26">
    <w:abstractNumId w:val="46"/>
  </w:num>
  <w:num w:numId="27">
    <w:abstractNumId w:val="42"/>
  </w:num>
  <w:num w:numId="28">
    <w:abstractNumId w:val="33"/>
  </w:num>
  <w:num w:numId="29">
    <w:abstractNumId w:val="36"/>
  </w:num>
  <w:num w:numId="30">
    <w:abstractNumId w:val="37"/>
  </w:num>
  <w:num w:numId="31">
    <w:abstractNumId w:val="40"/>
  </w:num>
  <w:num w:numId="32">
    <w:abstractNumId w:val="45"/>
  </w:num>
  <w:num w:numId="33">
    <w:abstractNumId w:val="15"/>
  </w:num>
  <w:num w:numId="34">
    <w:abstractNumId w:val="38"/>
  </w:num>
  <w:num w:numId="35">
    <w:abstractNumId w:val="25"/>
  </w:num>
  <w:num w:numId="36">
    <w:abstractNumId w:val="10"/>
  </w:num>
  <w:num w:numId="37">
    <w:abstractNumId w:val="14"/>
  </w:num>
  <w:num w:numId="38">
    <w:abstractNumId w:val="2"/>
  </w:num>
  <w:num w:numId="39">
    <w:abstractNumId w:val="41"/>
  </w:num>
  <w:num w:numId="40">
    <w:abstractNumId w:val="17"/>
  </w:num>
  <w:num w:numId="41">
    <w:abstractNumId w:val="32"/>
  </w:num>
  <w:num w:numId="42">
    <w:abstractNumId w:val="24"/>
  </w:num>
  <w:num w:numId="43">
    <w:abstractNumId w:val="30"/>
  </w:num>
  <w:num w:numId="44">
    <w:abstractNumId w:val="48"/>
  </w:num>
  <w:num w:numId="45">
    <w:abstractNumId w:val="7"/>
  </w:num>
  <w:num w:numId="46">
    <w:abstractNumId w:val="49"/>
  </w:num>
  <w:num w:numId="47">
    <w:abstractNumId w:val="0"/>
  </w:num>
  <w:num w:numId="48">
    <w:abstractNumId w:val="35"/>
  </w:num>
  <w:num w:numId="49">
    <w:abstractNumId w:val="6"/>
  </w:num>
  <w:num w:numId="50">
    <w:abstractNumId w:val="52"/>
  </w:num>
  <w:num w:numId="51">
    <w:abstractNumId w:val="18"/>
  </w:num>
  <w:num w:numId="52">
    <w:abstractNumId w:val="9"/>
  </w:num>
  <w:num w:numId="53">
    <w:abstractNumId w:val="5"/>
  </w:num>
  <w:num w:numId="54">
    <w:abstractNumId w:val="16"/>
  </w:num>
  <w:num w:numId="55">
    <w:abstractNumId w:val="50"/>
  </w:num>
  <w:num w:numId="5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29"/>
  </w:num>
  <w:num w:numId="58">
    <w:abstractNumId w:val="4"/>
  </w:num>
  <w:num w:numId="59">
    <w:abstractNumId w:val="20"/>
  </w:num>
  <w:numIdMacAtCleanup w:val="5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hdrShapeDefaults>
    <o:shapedefaults v:ext="edit" spidmax="2049" style="v-text-anchor:middle">
      <v:stroke weight="2pt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0E59"/>
    <w:rsid w:val="00000354"/>
    <w:rsid w:val="00000FF6"/>
    <w:rsid w:val="00001FC8"/>
    <w:rsid w:val="00003717"/>
    <w:rsid w:val="00003B54"/>
    <w:rsid w:val="00003D69"/>
    <w:rsid w:val="000044AC"/>
    <w:rsid w:val="000066DE"/>
    <w:rsid w:val="00007A15"/>
    <w:rsid w:val="00007D44"/>
    <w:rsid w:val="00007EC9"/>
    <w:rsid w:val="00010056"/>
    <w:rsid w:val="000130E5"/>
    <w:rsid w:val="00013669"/>
    <w:rsid w:val="000146A5"/>
    <w:rsid w:val="0001691F"/>
    <w:rsid w:val="0001734E"/>
    <w:rsid w:val="000179C7"/>
    <w:rsid w:val="00017E04"/>
    <w:rsid w:val="00021A05"/>
    <w:rsid w:val="000223DD"/>
    <w:rsid w:val="00022D79"/>
    <w:rsid w:val="000240A4"/>
    <w:rsid w:val="00024246"/>
    <w:rsid w:val="0002507D"/>
    <w:rsid w:val="0002695D"/>
    <w:rsid w:val="0002732C"/>
    <w:rsid w:val="00032B60"/>
    <w:rsid w:val="0003481B"/>
    <w:rsid w:val="000356CA"/>
    <w:rsid w:val="000366D0"/>
    <w:rsid w:val="00037A57"/>
    <w:rsid w:val="00037E84"/>
    <w:rsid w:val="00040506"/>
    <w:rsid w:val="00041445"/>
    <w:rsid w:val="00043958"/>
    <w:rsid w:val="00044ECC"/>
    <w:rsid w:val="0004554A"/>
    <w:rsid w:val="00045CD2"/>
    <w:rsid w:val="0004624B"/>
    <w:rsid w:val="00047D35"/>
    <w:rsid w:val="0005027D"/>
    <w:rsid w:val="00050707"/>
    <w:rsid w:val="000517E0"/>
    <w:rsid w:val="000523EE"/>
    <w:rsid w:val="00054ADC"/>
    <w:rsid w:val="00055D8E"/>
    <w:rsid w:val="00055F96"/>
    <w:rsid w:val="00056648"/>
    <w:rsid w:val="00056AFB"/>
    <w:rsid w:val="00057584"/>
    <w:rsid w:val="00060100"/>
    <w:rsid w:val="0006079D"/>
    <w:rsid w:val="00060E42"/>
    <w:rsid w:val="00064E75"/>
    <w:rsid w:val="000657B0"/>
    <w:rsid w:val="00066B42"/>
    <w:rsid w:val="000707D1"/>
    <w:rsid w:val="000713A2"/>
    <w:rsid w:val="000726C0"/>
    <w:rsid w:val="00074C65"/>
    <w:rsid w:val="00074DC3"/>
    <w:rsid w:val="00075015"/>
    <w:rsid w:val="00075638"/>
    <w:rsid w:val="00075E11"/>
    <w:rsid w:val="000762EA"/>
    <w:rsid w:val="00077463"/>
    <w:rsid w:val="00077E68"/>
    <w:rsid w:val="00080554"/>
    <w:rsid w:val="000819AB"/>
    <w:rsid w:val="00081F07"/>
    <w:rsid w:val="000826B7"/>
    <w:rsid w:val="00084400"/>
    <w:rsid w:val="00084C24"/>
    <w:rsid w:val="0008514B"/>
    <w:rsid w:val="00085722"/>
    <w:rsid w:val="00085877"/>
    <w:rsid w:val="0008612A"/>
    <w:rsid w:val="00086867"/>
    <w:rsid w:val="00087E2C"/>
    <w:rsid w:val="000911C8"/>
    <w:rsid w:val="00092B4E"/>
    <w:rsid w:val="000935A3"/>
    <w:rsid w:val="00093D78"/>
    <w:rsid w:val="000945B4"/>
    <w:rsid w:val="000946BA"/>
    <w:rsid w:val="0009549C"/>
    <w:rsid w:val="00095718"/>
    <w:rsid w:val="000A1F07"/>
    <w:rsid w:val="000A1FD5"/>
    <w:rsid w:val="000A226C"/>
    <w:rsid w:val="000A2282"/>
    <w:rsid w:val="000A4AEC"/>
    <w:rsid w:val="000A67EA"/>
    <w:rsid w:val="000A75EC"/>
    <w:rsid w:val="000B196E"/>
    <w:rsid w:val="000B2DAE"/>
    <w:rsid w:val="000B5E7C"/>
    <w:rsid w:val="000B67F1"/>
    <w:rsid w:val="000B6839"/>
    <w:rsid w:val="000B77DE"/>
    <w:rsid w:val="000B788A"/>
    <w:rsid w:val="000B7B3D"/>
    <w:rsid w:val="000C01D2"/>
    <w:rsid w:val="000C02B0"/>
    <w:rsid w:val="000C082C"/>
    <w:rsid w:val="000C150F"/>
    <w:rsid w:val="000C15EC"/>
    <w:rsid w:val="000C43A4"/>
    <w:rsid w:val="000C578B"/>
    <w:rsid w:val="000C5BFD"/>
    <w:rsid w:val="000C60F4"/>
    <w:rsid w:val="000C79E7"/>
    <w:rsid w:val="000D048E"/>
    <w:rsid w:val="000D0AA4"/>
    <w:rsid w:val="000D2478"/>
    <w:rsid w:val="000D24E1"/>
    <w:rsid w:val="000D2E3A"/>
    <w:rsid w:val="000D3046"/>
    <w:rsid w:val="000D3414"/>
    <w:rsid w:val="000D34B9"/>
    <w:rsid w:val="000D3AD7"/>
    <w:rsid w:val="000D3C60"/>
    <w:rsid w:val="000D424D"/>
    <w:rsid w:val="000D50D3"/>
    <w:rsid w:val="000E0950"/>
    <w:rsid w:val="000E0A5C"/>
    <w:rsid w:val="000E1334"/>
    <w:rsid w:val="000E3336"/>
    <w:rsid w:val="000E425F"/>
    <w:rsid w:val="000E48C7"/>
    <w:rsid w:val="000E4977"/>
    <w:rsid w:val="000E4AA9"/>
    <w:rsid w:val="000F055D"/>
    <w:rsid w:val="000F10E4"/>
    <w:rsid w:val="000F15F2"/>
    <w:rsid w:val="000F35F7"/>
    <w:rsid w:val="000F3BC4"/>
    <w:rsid w:val="000F4180"/>
    <w:rsid w:val="000F4E02"/>
    <w:rsid w:val="000F4F0E"/>
    <w:rsid w:val="000F62A0"/>
    <w:rsid w:val="000F63C8"/>
    <w:rsid w:val="000F739B"/>
    <w:rsid w:val="001020A6"/>
    <w:rsid w:val="00102FC0"/>
    <w:rsid w:val="00106107"/>
    <w:rsid w:val="001063C2"/>
    <w:rsid w:val="00106444"/>
    <w:rsid w:val="00106640"/>
    <w:rsid w:val="0011158E"/>
    <w:rsid w:val="0011327E"/>
    <w:rsid w:val="00113F45"/>
    <w:rsid w:val="00115004"/>
    <w:rsid w:val="00115D84"/>
    <w:rsid w:val="00116E8D"/>
    <w:rsid w:val="001174AF"/>
    <w:rsid w:val="001174B0"/>
    <w:rsid w:val="00121B18"/>
    <w:rsid w:val="00121C28"/>
    <w:rsid w:val="00125740"/>
    <w:rsid w:val="00126639"/>
    <w:rsid w:val="00126A79"/>
    <w:rsid w:val="00127DFF"/>
    <w:rsid w:val="00130A9F"/>
    <w:rsid w:val="001313DA"/>
    <w:rsid w:val="001332DB"/>
    <w:rsid w:val="00134806"/>
    <w:rsid w:val="001371DB"/>
    <w:rsid w:val="00140C70"/>
    <w:rsid w:val="00140F0F"/>
    <w:rsid w:val="00141314"/>
    <w:rsid w:val="00142110"/>
    <w:rsid w:val="00142D75"/>
    <w:rsid w:val="00143280"/>
    <w:rsid w:val="00143335"/>
    <w:rsid w:val="001434FD"/>
    <w:rsid w:val="001438A7"/>
    <w:rsid w:val="00145279"/>
    <w:rsid w:val="00145DD8"/>
    <w:rsid w:val="00146195"/>
    <w:rsid w:val="00146CA3"/>
    <w:rsid w:val="00150BE5"/>
    <w:rsid w:val="00152D46"/>
    <w:rsid w:val="0015448C"/>
    <w:rsid w:val="00155AD3"/>
    <w:rsid w:val="00155EC2"/>
    <w:rsid w:val="001576E0"/>
    <w:rsid w:val="00157ECD"/>
    <w:rsid w:val="001625DF"/>
    <w:rsid w:val="00162812"/>
    <w:rsid w:val="00164DDE"/>
    <w:rsid w:val="0016526E"/>
    <w:rsid w:val="001662C8"/>
    <w:rsid w:val="0016697F"/>
    <w:rsid w:val="00166C20"/>
    <w:rsid w:val="0016717C"/>
    <w:rsid w:val="00167A38"/>
    <w:rsid w:val="00167C9C"/>
    <w:rsid w:val="00171232"/>
    <w:rsid w:val="001719E4"/>
    <w:rsid w:val="00171E60"/>
    <w:rsid w:val="00171F1F"/>
    <w:rsid w:val="001748DE"/>
    <w:rsid w:val="00174AA7"/>
    <w:rsid w:val="00174E47"/>
    <w:rsid w:val="001755BC"/>
    <w:rsid w:val="00175C07"/>
    <w:rsid w:val="00176D60"/>
    <w:rsid w:val="001809E9"/>
    <w:rsid w:val="00180E77"/>
    <w:rsid w:val="001821D8"/>
    <w:rsid w:val="001822FD"/>
    <w:rsid w:val="0018372C"/>
    <w:rsid w:val="001848D1"/>
    <w:rsid w:val="001861EA"/>
    <w:rsid w:val="0018726A"/>
    <w:rsid w:val="0018763A"/>
    <w:rsid w:val="001877A0"/>
    <w:rsid w:val="00187E60"/>
    <w:rsid w:val="001928B4"/>
    <w:rsid w:val="00192AF5"/>
    <w:rsid w:val="00193D53"/>
    <w:rsid w:val="00193F7C"/>
    <w:rsid w:val="001960D8"/>
    <w:rsid w:val="00196427"/>
    <w:rsid w:val="00197924"/>
    <w:rsid w:val="00197EE3"/>
    <w:rsid w:val="001A1E37"/>
    <w:rsid w:val="001A5B3C"/>
    <w:rsid w:val="001A7971"/>
    <w:rsid w:val="001B015C"/>
    <w:rsid w:val="001B1309"/>
    <w:rsid w:val="001B2B7C"/>
    <w:rsid w:val="001B2CE1"/>
    <w:rsid w:val="001B2F75"/>
    <w:rsid w:val="001B55B2"/>
    <w:rsid w:val="001B5786"/>
    <w:rsid w:val="001C055A"/>
    <w:rsid w:val="001C1780"/>
    <w:rsid w:val="001C1A6A"/>
    <w:rsid w:val="001C20D7"/>
    <w:rsid w:val="001C2804"/>
    <w:rsid w:val="001C2CBB"/>
    <w:rsid w:val="001C3A97"/>
    <w:rsid w:val="001C45B8"/>
    <w:rsid w:val="001C4770"/>
    <w:rsid w:val="001C5738"/>
    <w:rsid w:val="001C67BB"/>
    <w:rsid w:val="001C70A2"/>
    <w:rsid w:val="001C73D7"/>
    <w:rsid w:val="001C76CD"/>
    <w:rsid w:val="001C7716"/>
    <w:rsid w:val="001D0FDA"/>
    <w:rsid w:val="001D1140"/>
    <w:rsid w:val="001D150C"/>
    <w:rsid w:val="001D1AF8"/>
    <w:rsid w:val="001D20AC"/>
    <w:rsid w:val="001D2663"/>
    <w:rsid w:val="001D27ED"/>
    <w:rsid w:val="001D37F9"/>
    <w:rsid w:val="001D3C1B"/>
    <w:rsid w:val="001D3F29"/>
    <w:rsid w:val="001D44B6"/>
    <w:rsid w:val="001D59DD"/>
    <w:rsid w:val="001E05A8"/>
    <w:rsid w:val="001E214A"/>
    <w:rsid w:val="001E2808"/>
    <w:rsid w:val="001E2A09"/>
    <w:rsid w:val="001E2AFC"/>
    <w:rsid w:val="001E3CC8"/>
    <w:rsid w:val="001E435E"/>
    <w:rsid w:val="001E450A"/>
    <w:rsid w:val="001E4802"/>
    <w:rsid w:val="001E4A12"/>
    <w:rsid w:val="001E4BA7"/>
    <w:rsid w:val="001E57C7"/>
    <w:rsid w:val="001E5930"/>
    <w:rsid w:val="001E5B70"/>
    <w:rsid w:val="001E6ADC"/>
    <w:rsid w:val="001E6D4F"/>
    <w:rsid w:val="001E6FB9"/>
    <w:rsid w:val="001F130D"/>
    <w:rsid w:val="001F176B"/>
    <w:rsid w:val="001F29EC"/>
    <w:rsid w:val="001F502D"/>
    <w:rsid w:val="001F687C"/>
    <w:rsid w:val="002010B1"/>
    <w:rsid w:val="002011FB"/>
    <w:rsid w:val="002014BA"/>
    <w:rsid w:val="00201C7E"/>
    <w:rsid w:val="002042B5"/>
    <w:rsid w:val="00204359"/>
    <w:rsid w:val="00206B8F"/>
    <w:rsid w:val="00207F26"/>
    <w:rsid w:val="002104E0"/>
    <w:rsid w:val="002110F7"/>
    <w:rsid w:val="002124C1"/>
    <w:rsid w:val="00212B32"/>
    <w:rsid w:val="0021344F"/>
    <w:rsid w:val="002137DD"/>
    <w:rsid w:val="002152E6"/>
    <w:rsid w:val="002157FF"/>
    <w:rsid w:val="0021750E"/>
    <w:rsid w:val="00220174"/>
    <w:rsid w:val="00220D17"/>
    <w:rsid w:val="00221305"/>
    <w:rsid w:val="00222823"/>
    <w:rsid w:val="00222990"/>
    <w:rsid w:val="00222991"/>
    <w:rsid w:val="00223470"/>
    <w:rsid w:val="002234E4"/>
    <w:rsid w:val="00223B7A"/>
    <w:rsid w:val="00224280"/>
    <w:rsid w:val="00226C62"/>
    <w:rsid w:val="00226E79"/>
    <w:rsid w:val="00227552"/>
    <w:rsid w:val="00227AE7"/>
    <w:rsid w:val="00231067"/>
    <w:rsid w:val="00233227"/>
    <w:rsid w:val="00233591"/>
    <w:rsid w:val="002340D3"/>
    <w:rsid w:val="002353D1"/>
    <w:rsid w:val="0023545E"/>
    <w:rsid w:val="00236F15"/>
    <w:rsid w:val="00241750"/>
    <w:rsid w:val="00242B0B"/>
    <w:rsid w:val="00243C70"/>
    <w:rsid w:val="0024427E"/>
    <w:rsid w:val="00244D75"/>
    <w:rsid w:val="00245090"/>
    <w:rsid w:val="00245978"/>
    <w:rsid w:val="002469D7"/>
    <w:rsid w:val="00246E28"/>
    <w:rsid w:val="00246E2B"/>
    <w:rsid w:val="00246FC2"/>
    <w:rsid w:val="00252A37"/>
    <w:rsid w:val="002530BC"/>
    <w:rsid w:val="002532DB"/>
    <w:rsid w:val="00253593"/>
    <w:rsid w:val="002542BE"/>
    <w:rsid w:val="00256523"/>
    <w:rsid w:val="0026023D"/>
    <w:rsid w:val="002612EC"/>
    <w:rsid w:val="0026162E"/>
    <w:rsid w:val="00262209"/>
    <w:rsid w:val="00263347"/>
    <w:rsid w:val="00264B61"/>
    <w:rsid w:val="00264DD5"/>
    <w:rsid w:val="002678CD"/>
    <w:rsid w:val="0026799E"/>
    <w:rsid w:val="002710B5"/>
    <w:rsid w:val="0027144B"/>
    <w:rsid w:val="00273E6A"/>
    <w:rsid w:val="0027463F"/>
    <w:rsid w:val="002749E1"/>
    <w:rsid w:val="0027559F"/>
    <w:rsid w:val="00275A39"/>
    <w:rsid w:val="00277478"/>
    <w:rsid w:val="00277C7C"/>
    <w:rsid w:val="002800C0"/>
    <w:rsid w:val="002814BD"/>
    <w:rsid w:val="00282FEA"/>
    <w:rsid w:val="00283384"/>
    <w:rsid w:val="002833F1"/>
    <w:rsid w:val="0028443B"/>
    <w:rsid w:val="00284F62"/>
    <w:rsid w:val="00285372"/>
    <w:rsid w:val="00285A5A"/>
    <w:rsid w:val="00286175"/>
    <w:rsid w:val="002862E1"/>
    <w:rsid w:val="002871EA"/>
    <w:rsid w:val="00291515"/>
    <w:rsid w:val="00291DC4"/>
    <w:rsid w:val="002920B8"/>
    <w:rsid w:val="00292803"/>
    <w:rsid w:val="00292A27"/>
    <w:rsid w:val="002936FE"/>
    <w:rsid w:val="00294ADF"/>
    <w:rsid w:val="0029596E"/>
    <w:rsid w:val="00295DEC"/>
    <w:rsid w:val="00295E77"/>
    <w:rsid w:val="00296B09"/>
    <w:rsid w:val="002A0113"/>
    <w:rsid w:val="002A06A9"/>
    <w:rsid w:val="002A31B2"/>
    <w:rsid w:val="002A4286"/>
    <w:rsid w:val="002A5E7F"/>
    <w:rsid w:val="002A6E35"/>
    <w:rsid w:val="002A6FA7"/>
    <w:rsid w:val="002A7647"/>
    <w:rsid w:val="002A7753"/>
    <w:rsid w:val="002B2C82"/>
    <w:rsid w:val="002B72DE"/>
    <w:rsid w:val="002C0442"/>
    <w:rsid w:val="002C0BD2"/>
    <w:rsid w:val="002C14C1"/>
    <w:rsid w:val="002C235E"/>
    <w:rsid w:val="002C2AB7"/>
    <w:rsid w:val="002C3078"/>
    <w:rsid w:val="002C3A49"/>
    <w:rsid w:val="002C3CA6"/>
    <w:rsid w:val="002C45B8"/>
    <w:rsid w:val="002C4F81"/>
    <w:rsid w:val="002C6431"/>
    <w:rsid w:val="002C777A"/>
    <w:rsid w:val="002C7EEE"/>
    <w:rsid w:val="002D0E94"/>
    <w:rsid w:val="002D0F76"/>
    <w:rsid w:val="002D12D0"/>
    <w:rsid w:val="002D184D"/>
    <w:rsid w:val="002D1F10"/>
    <w:rsid w:val="002D20B3"/>
    <w:rsid w:val="002D2281"/>
    <w:rsid w:val="002D2EF7"/>
    <w:rsid w:val="002D3E37"/>
    <w:rsid w:val="002D4E13"/>
    <w:rsid w:val="002D59BC"/>
    <w:rsid w:val="002D60CD"/>
    <w:rsid w:val="002D74E1"/>
    <w:rsid w:val="002E0777"/>
    <w:rsid w:val="002E1E2A"/>
    <w:rsid w:val="002E290C"/>
    <w:rsid w:val="002E34B1"/>
    <w:rsid w:val="002E4C9D"/>
    <w:rsid w:val="002E6801"/>
    <w:rsid w:val="002E7AD2"/>
    <w:rsid w:val="002F0596"/>
    <w:rsid w:val="002F082E"/>
    <w:rsid w:val="002F164F"/>
    <w:rsid w:val="002F1858"/>
    <w:rsid w:val="002F287A"/>
    <w:rsid w:val="002F47E1"/>
    <w:rsid w:val="002F4C60"/>
    <w:rsid w:val="002F5C99"/>
    <w:rsid w:val="002F65D4"/>
    <w:rsid w:val="002F67B4"/>
    <w:rsid w:val="002F70E3"/>
    <w:rsid w:val="002F7622"/>
    <w:rsid w:val="00300854"/>
    <w:rsid w:val="00301501"/>
    <w:rsid w:val="00304FB0"/>
    <w:rsid w:val="00306114"/>
    <w:rsid w:val="00306FAB"/>
    <w:rsid w:val="003104A6"/>
    <w:rsid w:val="00310C06"/>
    <w:rsid w:val="00311151"/>
    <w:rsid w:val="00312E1B"/>
    <w:rsid w:val="003135A2"/>
    <w:rsid w:val="00314D37"/>
    <w:rsid w:val="00315254"/>
    <w:rsid w:val="003173DE"/>
    <w:rsid w:val="0031785A"/>
    <w:rsid w:val="00317B73"/>
    <w:rsid w:val="003209E9"/>
    <w:rsid w:val="003210ED"/>
    <w:rsid w:val="003230FA"/>
    <w:rsid w:val="003234B3"/>
    <w:rsid w:val="003237FF"/>
    <w:rsid w:val="0032405C"/>
    <w:rsid w:val="0032460E"/>
    <w:rsid w:val="0032586C"/>
    <w:rsid w:val="00326BAB"/>
    <w:rsid w:val="00327394"/>
    <w:rsid w:val="0032743B"/>
    <w:rsid w:val="00330220"/>
    <w:rsid w:val="00331DC6"/>
    <w:rsid w:val="003327B2"/>
    <w:rsid w:val="00333A3E"/>
    <w:rsid w:val="003374B6"/>
    <w:rsid w:val="00340D82"/>
    <w:rsid w:val="00342D90"/>
    <w:rsid w:val="00343A10"/>
    <w:rsid w:val="00343B04"/>
    <w:rsid w:val="003440EB"/>
    <w:rsid w:val="0034419A"/>
    <w:rsid w:val="00344DBE"/>
    <w:rsid w:val="00345F7B"/>
    <w:rsid w:val="0034729C"/>
    <w:rsid w:val="003472F3"/>
    <w:rsid w:val="00347DE1"/>
    <w:rsid w:val="00350744"/>
    <w:rsid w:val="00351133"/>
    <w:rsid w:val="0035194B"/>
    <w:rsid w:val="00352C54"/>
    <w:rsid w:val="00353034"/>
    <w:rsid w:val="0035373C"/>
    <w:rsid w:val="0035489B"/>
    <w:rsid w:val="0035570F"/>
    <w:rsid w:val="00355A0F"/>
    <w:rsid w:val="00356B9B"/>
    <w:rsid w:val="00357C67"/>
    <w:rsid w:val="00361D5F"/>
    <w:rsid w:val="00363AED"/>
    <w:rsid w:val="003640C8"/>
    <w:rsid w:val="0036414C"/>
    <w:rsid w:val="00364C60"/>
    <w:rsid w:val="00366041"/>
    <w:rsid w:val="00366141"/>
    <w:rsid w:val="0037021F"/>
    <w:rsid w:val="003709D6"/>
    <w:rsid w:val="003710B6"/>
    <w:rsid w:val="00371101"/>
    <w:rsid w:val="00372EB6"/>
    <w:rsid w:val="00373E88"/>
    <w:rsid w:val="0037437F"/>
    <w:rsid w:val="0037516A"/>
    <w:rsid w:val="00375A9D"/>
    <w:rsid w:val="0037618D"/>
    <w:rsid w:val="00376F04"/>
    <w:rsid w:val="00380880"/>
    <w:rsid w:val="00381C50"/>
    <w:rsid w:val="00382D07"/>
    <w:rsid w:val="00382D1B"/>
    <w:rsid w:val="003841BB"/>
    <w:rsid w:val="0038477E"/>
    <w:rsid w:val="00384D88"/>
    <w:rsid w:val="00385538"/>
    <w:rsid w:val="00385C63"/>
    <w:rsid w:val="003862DC"/>
    <w:rsid w:val="00386950"/>
    <w:rsid w:val="00387217"/>
    <w:rsid w:val="00387801"/>
    <w:rsid w:val="00391100"/>
    <w:rsid w:val="00391AF9"/>
    <w:rsid w:val="00391E91"/>
    <w:rsid w:val="00391FEB"/>
    <w:rsid w:val="003920F7"/>
    <w:rsid w:val="003925FD"/>
    <w:rsid w:val="00392989"/>
    <w:rsid w:val="00392B85"/>
    <w:rsid w:val="00392BD9"/>
    <w:rsid w:val="0039365C"/>
    <w:rsid w:val="00393C3C"/>
    <w:rsid w:val="0039444D"/>
    <w:rsid w:val="003959E7"/>
    <w:rsid w:val="003967DD"/>
    <w:rsid w:val="00397BC8"/>
    <w:rsid w:val="003A072F"/>
    <w:rsid w:val="003A07AE"/>
    <w:rsid w:val="003A1AD9"/>
    <w:rsid w:val="003A2165"/>
    <w:rsid w:val="003A246F"/>
    <w:rsid w:val="003A2741"/>
    <w:rsid w:val="003A3654"/>
    <w:rsid w:val="003A5A97"/>
    <w:rsid w:val="003A5C5A"/>
    <w:rsid w:val="003A610E"/>
    <w:rsid w:val="003A649F"/>
    <w:rsid w:val="003A7FBC"/>
    <w:rsid w:val="003B05D6"/>
    <w:rsid w:val="003B1A71"/>
    <w:rsid w:val="003B2CEB"/>
    <w:rsid w:val="003B3C3E"/>
    <w:rsid w:val="003B448D"/>
    <w:rsid w:val="003B479C"/>
    <w:rsid w:val="003B54DF"/>
    <w:rsid w:val="003B6410"/>
    <w:rsid w:val="003B726F"/>
    <w:rsid w:val="003B762F"/>
    <w:rsid w:val="003C034E"/>
    <w:rsid w:val="003C0EC4"/>
    <w:rsid w:val="003C233A"/>
    <w:rsid w:val="003C253B"/>
    <w:rsid w:val="003C265A"/>
    <w:rsid w:val="003C4E4C"/>
    <w:rsid w:val="003C53B7"/>
    <w:rsid w:val="003C5B9C"/>
    <w:rsid w:val="003C7C3B"/>
    <w:rsid w:val="003D17FD"/>
    <w:rsid w:val="003D1A59"/>
    <w:rsid w:val="003D206E"/>
    <w:rsid w:val="003D24C1"/>
    <w:rsid w:val="003D2856"/>
    <w:rsid w:val="003D2BBB"/>
    <w:rsid w:val="003D35FE"/>
    <w:rsid w:val="003D38D0"/>
    <w:rsid w:val="003D478F"/>
    <w:rsid w:val="003D5C6D"/>
    <w:rsid w:val="003D6037"/>
    <w:rsid w:val="003D636F"/>
    <w:rsid w:val="003E0FAE"/>
    <w:rsid w:val="003E1BAD"/>
    <w:rsid w:val="003E21BD"/>
    <w:rsid w:val="003E3644"/>
    <w:rsid w:val="003E5C20"/>
    <w:rsid w:val="003E7B50"/>
    <w:rsid w:val="003F2C19"/>
    <w:rsid w:val="003F3369"/>
    <w:rsid w:val="003F3C57"/>
    <w:rsid w:val="003F44FD"/>
    <w:rsid w:val="003F5121"/>
    <w:rsid w:val="003F5BE3"/>
    <w:rsid w:val="003F6EA4"/>
    <w:rsid w:val="003F77DE"/>
    <w:rsid w:val="00402F27"/>
    <w:rsid w:val="004040CD"/>
    <w:rsid w:val="004045B1"/>
    <w:rsid w:val="00405A00"/>
    <w:rsid w:val="00405B8B"/>
    <w:rsid w:val="00406426"/>
    <w:rsid w:val="00407765"/>
    <w:rsid w:val="004111C6"/>
    <w:rsid w:val="004111DD"/>
    <w:rsid w:val="004112B1"/>
    <w:rsid w:val="004113C5"/>
    <w:rsid w:val="0041229A"/>
    <w:rsid w:val="00413625"/>
    <w:rsid w:val="004149C7"/>
    <w:rsid w:val="00415E58"/>
    <w:rsid w:val="00415F13"/>
    <w:rsid w:val="00416238"/>
    <w:rsid w:val="004225D6"/>
    <w:rsid w:val="004249B8"/>
    <w:rsid w:val="004258B6"/>
    <w:rsid w:val="004260BC"/>
    <w:rsid w:val="00426E28"/>
    <w:rsid w:val="00427870"/>
    <w:rsid w:val="00427ECD"/>
    <w:rsid w:val="004306B7"/>
    <w:rsid w:val="00432A16"/>
    <w:rsid w:val="004332C0"/>
    <w:rsid w:val="004332EF"/>
    <w:rsid w:val="00434D5D"/>
    <w:rsid w:val="0043526E"/>
    <w:rsid w:val="00435E3B"/>
    <w:rsid w:val="00437B9A"/>
    <w:rsid w:val="00440414"/>
    <w:rsid w:val="00440B61"/>
    <w:rsid w:val="00442D24"/>
    <w:rsid w:val="00443767"/>
    <w:rsid w:val="00443D4F"/>
    <w:rsid w:val="00443E7A"/>
    <w:rsid w:val="0044704C"/>
    <w:rsid w:val="0044757D"/>
    <w:rsid w:val="00450AE9"/>
    <w:rsid w:val="004516A1"/>
    <w:rsid w:val="00451972"/>
    <w:rsid w:val="00452F40"/>
    <w:rsid w:val="00454A42"/>
    <w:rsid w:val="004556E0"/>
    <w:rsid w:val="00460CA9"/>
    <w:rsid w:val="0046311F"/>
    <w:rsid w:val="00463230"/>
    <w:rsid w:val="0046512B"/>
    <w:rsid w:val="00466B55"/>
    <w:rsid w:val="00466BB5"/>
    <w:rsid w:val="00466D5E"/>
    <w:rsid w:val="004677BC"/>
    <w:rsid w:val="004704BB"/>
    <w:rsid w:val="00471785"/>
    <w:rsid w:val="00473B78"/>
    <w:rsid w:val="004751BA"/>
    <w:rsid w:val="00476AF7"/>
    <w:rsid w:val="00476C77"/>
    <w:rsid w:val="004772B0"/>
    <w:rsid w:val="00477613"/>
    <w:rsid w:val="00482488"/>
    <w:rsid w:val="00484156"/>
    <w:rsid w:val="004855D0"/>
    <w:rsid w:val="00486163"/>
    <w:rsid w:val="004864CD"/>
    <w:rsid w:val="00487EA7"/>
    <w:rsid w:val="004933D4"/>
    <w:rsid w:val="00495CE9"/>
    <w:rsid w:val="00496085"/>
    <w:rsid w:val="0049744A"/>
    <w:rsid w:val="004A0384"/>
    <w:rsid w:val="004A1A37"/>
    <w:rsid w:val="004A2156"/>
    <w:rsid w:val="004A3B3B"/>
    <w:rsid w:val="004A439B"/>
    <w:rsid w:val="004A50E9"/>
    <w:rsid w:val="004A5574"/>
    <w:rsid w:val="004A6EE0"/>
    <w:rsid w:val="004A7DA3"/>
    <w:rsid w:val="004B0442"/>
    <w:rsid w:val="004B06C8"/>
    <w:rsid w:val="004B0F03"/>
    <w:rsid w:val="004B1899"/>
    <w:rsid w:val="004B1B16"/>
    <w:rsid w:val="004B3280"/>
    <w:rsid w:val="004B5F2A"/>
    <w:rsid w:val="004B6DE7"/>
    <w:rsid w:val="004C088C"/>
    <w:rsid w:val="004C0932"/>
    <w:rsid w:val="004C146D"/>
    <w:rsid w:val="004C1821"/>
    <w:rsid w:val="004C1ED9"/>
    <w:rsid w:val="004C28B7"/>
    <w:rsid w:val="004C3298"/>
    <w:rsid w:val="004C4FB3"/>
    <w:rsid w:val="004C55FE"/>
    <w:rsid w:val="004C5A84"/>
    <w:rsid w:val="004C63AB"/>
    <w:rsid w:val="004C679C"/>
    <w:rsid w:val="004C6E7F"/>
    <w:rsid w:val="004C7ABC"/>
    <w:rsid w:val="004C7D70"/>
    <w:rsid w:val="004D00B6"/>
    <w:rsid w:val="004D05C3"/>
    <w:rsid w:val="004D066B"/>
    <w:rsid w:val="004D0BEF"/>
    <w:rsid w:val="004D0FAD"/>
    <w:rsid w:val="004D1157"/>
    <w:rsid w:val="004D1519"/>
    <w:rsid w:val="004D16BC"/>
    <w:rsid w:val="004D1C42"/>
    <w:rsid w:val="004D1D64"/>
    <w:rsid w:val="004D2D42"/>
    <w:rsid w:val="004D3C08"/>
    <w:rsid w:val="004D3F6E"/>
    <w:rsid w:val="004D75A7"/>
    <w:rsid w:val="004E0C4D"/>
    <w:rsid w:val="004E0FD4"/>
    <w:rsid w:val="004E2440"/>
    <w:rsid w:val="004E2473"/>
    <w:rsid w:val="004E3F89"/>
    <w:rsid w:val="004E55C7"/>
    <w:rsid w:val="004E57CA"/>
    <w:rsid w:val="004E6434"/>
    <w:rsid w:val="004E78F0"/>
    <w:rsid w:val="004F0C50"/>
    <w:rsid w:val="004F26A9"/>
    <w:rsid w:val="004F2C95"/>
    <w:rsid w:val="004F5775"/>
    <w:rsid w:val="004F58AC"/>
    <w:rsid w:val="005009B5"/>
    <w:rsid w:val="005009CE"/>
    <w:rsid w:val="0050190B"/>
    <w:rsid w:val="00501D2C"/>
    <w:rsid w:val="005035D7"/>
    <w:rsid w:val="005039EC"/>
    <w:rsid w:val="00504A69"/>
    <w:rsid w:val="00507FEB"/>
    <w:rsid w:val="00513E74"/>
    <w:rsid w:val="00515EDF"/>
    <w:rsid w:val="0051622A"/>
    <w:rsid w:val="00517FB1"/>
    <w:rsid w:val="005216E5"/>
    <w:rsid w:val="00521900"/>
    <w:rsid w:val="00524F9C"/>
    <w:rsid w:val="00525444"/>
    <w:rsid w:val="005257A8"/>
    <w:rsid w:val="00526C88"/>
    <w:rsid w:val="0052749C"/>
    <w:rsid w:val="005274E3"/>
    <w:rsid w:val="00527909"/>
    <w:rsid w:val="005312AA"/>
    <w:rsid w:val="00532504"/>
    <w:rsid w:val="00536B19"/>
    <w:rsid w:val="00537081"/>
    <w:rsid w:val="00537908"/>
    <w:rsid w:val="005379EB"/>
    <w:rsid w:val="00537EA8"/>
    <w:rsid w:val="00541422"/>
    <w:rsid w:val="005414F0"/>
    <w:rsid w:val="005419F0"/>
    <w:rsid w:val="00542E65"/>
    <w:rsid w:val="00544A7A"/>
    <w:rsid w:val="00546259"/>
    <w:rsid w:val="0054679E"/>
    <w:rsid w:val="0054709E"/>
    <w:rsid w:val="0055034D"/>
    <w:rsid w:val="0055124E"/>
    <w:rsid w:val="005512D7"/>
    <w:rsid w:val="00553D9D"/>
    <w:rsid w:val="0055422B"/>
    <w:rsid w:val="00554B92"/>
    <w:rsid w:val="005558CE"/>
    <w:rsid w:val="00556641"/>
    <w:rsid w:val="0055667F"/>
    <w:rsid w:val="00556AE7"/>
    <w:rsid w:val="0056131E"/>
    <w:rsid w:val="00561C77"/>
    <w:rsid w:val="0056283B"/>
    <w:rsid w:val="00563E36"/>
    <w:rsid w:val="0056553D"/>
    <w:rsid w:val="0056592E"/>
    <w:rsid w:val="0056667B"/>
    <w:rsid w:val="00566D03"/>
    <w:rsid w:val="00567922"/>
    <w:rsid w:val="0057045F"/>
    <w:rsid w:val="005705EA"/>
    <w:rsid w:val="00570ED8"/>
    <w:rsid w:val="0057574B"/>
    <w:rsid w:val="005758CE"/>
    <w:rsid w:val="0058051A"/>
    <w:rsid w:val="005805DE"/>
    <w:rsid w:val="00582205"/>
    <w:rsid w:val="005829E1"/>
    <w:rsid w:val="00584DD8"/>
    <w:rsid w:val="005852F4"/>
    <w:rsid w:val="00585C03"/>
    <w:rsid w:val="0058625C"/>
    <w:rsid w:val="00587747"/>
    <w:rsid w:val="00590001"/>
    <w:rsid w:val="00591086"/>
    <w:rsid w:val="00595059"/>
    <w:rsid w:val="005960AB"/>
    <w:rsid w:val="005962E0"/>
    <w:rsid w:val="005977D9"/>
    <w:rsid w:val="005A05CF"/>
    <w:rsid w:val="005A0F45"/>
    <w:rsid w:val="005A167C"/>
    <w:rsid w:val="005A1FA2"/>
    <w:rsid w:val="005A3440"/>
    <w:rsid w:val="005A3728"/>
    <w:rsid w:val="005A4C00"/>
    <w:rsid w:val="005A4D12"/>
    <w:rsid w:val="005A53C0"/>
    <w:rsid w:val="005A6336"/>
    <w:rsid w:val="005A63A6"/>
    <w:rsid w:val="005A6DB3"/>
    <w:rsid w:val="005B0227"/>
    <w:rsid w:val="005B0513"/>
    <w:rsid w:val="005B0814"/>
    <w:rsid w:val="005B0BF7"/>
    <w:rsid w:val="005B0C62"/>
    <w:rsid w:val="005B1BCB"/>
    <w:rsid w:val="005B2DF5"/>
    <w:rsid w:val="005B40E3"/>
    <w:rsid w:val="005B49EB"/>
    <w:rsid w:val="005B5469"/>
    <w:rsid w:val="005B5577"/>
    <w:rsid w:val="005B6551"/>
    <w:rsid w:val="005B6E4D"/>
    <w:rsid w:val="005B710A"/>
    <w:rsid w:val="005B73C1"/>
    <w:rsid w:val="005B7CD1"/>
    <w:rsid w:val="005B7FB5"/>
    <w:rsid w:val="005C0BC5"/>
    <w:rsid w:val="005C0FCE"/>
    <w:rsid w:val="005C1334"/>
    <w:rsid w:val="005C1F85"/>
    <w:rsid w:val="005C2392"/>
    <w:rsid w:val="005C2648"/>
    <w:rsid w:val="005C3270"/>
    <w:rsid w:val="005C479C"/>
    <w:rsid w:val="005C569F"/>
    <w:rsid w:val="005C5E4A"/>
    <w:rsid w:val="005C6151"/>
    <w:rsid w:val="005C6925"/>
    <w:rsid w:val="005C6B65"/>
    <w:rsid w:val="005C6F17"/>
    <w:rsid w:val="005C781B"/>
    <w:rsid w:val="005C7BFF"/>
    <w:rsid w:val="005C7F7A"/>
    <w:rsid w:val="005D0658"/>
    <w:rsid w:val="005D0EE2"/>
    <w:rsid w:val="005D1722"/>
    <w:rsid w:val="005D2032"/>
    <w:rsid w:val="005D2FDF"/>
    <w:rsid w:val="005D3720"/>
    <w:rsid w:val="005D4177"/>
    <w:rsid w:val="005D4EA8"/>
    <w:rsid w:val="005D6DF9"/>
    <w:rsid w:val="005E0E59"/>
    <w:rsid w:val="005E10ED"/>
    <w:rsid w:val="005E13EE"/>
    <w:rsid w:val="005E3DBA"/>
    <w:rsid w:val="005E4F91"/>
    <w:rsid w:val="005E5836"/>
    <w:rsid w:val="005E5CFB"/>
    <w:rsid w:val="005E5DDC"/>
    <w:rsid w:val="005E61D6"/>
    <w:rsid w:val="005F078A"/>
    <w:rsid w:val="005F088F"/>
    <w:rsid w:val="005F0E9F"/>
    <w:rsid w:val="005F1095"/>
    <w:rsid w:val="005F3544"/>
    <w:rsid w:val="005F391D"/>
    <w:rsid w:val="005F6992"/>
    <w:rsid w:val="005F7228"/>
    <w:rsid w:val="005F79DC"/>
    <w:rsid w:val="005F79EC"/>
    <w:rsid w:val="00601FB1"/>
    <w:rsid w:val="006035B5"/>
    <w:rsid w:val="00604C20"/>
    <w:rsid w:val="00607DF8"/>
    <w:rsid w:val="0061013A"/>
    <w:rsid w:val="006102FD"/>
    <w:rsid w:val="00610DC2"/>
    <w:rsid w:val="006115F6"/>
    <w:rsid w:val="0061262C"/>
    <w:rsid w:val="006128C9"/>
    <w:rsid w:val="00612FE8"/>
    <w:rsid w:val="00613407"/>
    <w:rsid w:val="00613D56"/>
    <w:rsid w:val="00617123"/>
    <w:rsid w:val="00617CA7"/>
    <w:rsid w:val="00620045"/>
    <w:rsid w:val="00620CAF"/>
    <w:rsid w:val="006210E2"/>
    <w:rsid w:val="00621284"/>
    <w:rsid w:val="00621B38"/>
    <w:rsid w:val="006224B6"/>
    <w:rsid w:val="00624245"/>
    <w:rsid w:val="0062565D"/>
    <w:rsid w:val="00625D5C"/>
    <w:rsid w:val="00625E92"/>
    <w:rsid w:val="00626712"/>
    <w:rsid w:val="006269C3"/>
    <w:rsid w:val="006277D8"/>
    <w:rsid w:val="00627FE4"/>
    <w:rsid w:val="00631C7A"/>
    <w:rsid w:val="00633E91"/>
    <w:rsid w:val="006350F4"/>
    <w:rsid w:val="00636567"/>
    <w:rsid w:val="00636DA0"/>
    <w:rsid w:val="00640507"/>
    <w:rsid w:val="00640DBF"/>
    <w:rsid w:val="0064192A"/>
    <w:rsid w:val="00644E70"/>
    <w:rsid w:val="00645CC1"/>
    <w:rsid w:val="006468FF"/>
    <w:rsid w:val="00646C67"/>
    <w:rsid w:val="00647367"/>
    <w:rsid w:val="0064773A"/>
    <w:rsid w:val="0065053B"/>
    <w:rsid w:val="00651622"/>
    <w:rsid w:val="00651E5F"/>
    <w:rsid w:val="0065341B"/>
    <w:rsid w:val="0065402F"/>
    <w:rsid w:val="00654600"/>
    <w:rsid w:val="006546F3"/>
    <w:rsid w:val="00654BDD"/>
    <w:rsid w:val="0065504D"/>
    <w:rsid w:val="00655227"/>
    <w:rsid w:val="006557AD"/>
    <w:rsid w:val="00655FEE"/>
    <w:rsid w:val="0065651F"/>
    <w:rsid w:val="00656602"/>
    <w:rsid w:val="00656A98"/>
    <w:rsid w:val="00657394"/>
    <w:rsid w:val="006603DA"/>
    <w:rsid w:val="00660C98"/>
    <w:rsid w:val="00661119"/>
    <w:rsid w:val="00661E32"/>
    <w:rsid w:val="0066361E"/>
    <w:rsid w:val="0066527E"/>
    <w:rsid w:val="006657EE"/>
    <w:rsid w:val="00665DFA"/>
    <w:rsid w:val="006664B6"/>
    <w:rsid w:val="00666795"/>
    <w:rsid w:val="006667F9"/>
    <w:rsid w:val="00666E43"/>
    <w:rsid w:val="0066702A"/>
    <w:rsid w:val="00670C3C"/>
    <w:rsid w:val="006714F8"/>
    <w:rsid w:val="00671C63"/>
    <w:rsid w:val="00671E9A"/>
    <w:rsid w:val="006757C6"/>
    <w:rsid w:val="00675DA5"/>
    <w:rsid w:val="006761B8"/>
    <w:rsid w:val="00676209"/>
    <w:rsid w:val="00676868"/>
    <w:rsid w:val="00677889"/>
    <w:rsid w:val="006805EF"/>
    <w:rsid w:val="00680A31"/>
    <w:rsid w:val="0068724A"/>
    <w:rsid w:val="006877C0"/>
    <w:rsid w:val="006877F6"/>
    <w:rsid w:val="00687FD8"/>
    <w:rsid w:val="006911CF"/>
    <w:rsid w:val="006936A0"/>
    <w:rsid w:val="00693F92"/>
    <w:rsid w:val="00694B57"/>
    <w:rsid w:val="00696410"/>
    <w:rsid w:val="006A05B4"/>
    <w:rsid w:val="006A0E56"/>
    <w:rsid w:val="006A1D9E"/>
    <w:rsid w:val="006A3B7E"/>
    <w:rsid w:val="006A55CE"/>
    <w:rsid w:val="006A7724"/>
    <w:rsid w:val="006B2F44"/>
    <w:rsid w:val="006B56D1"/>
    <w:rsid w:val="006B63D9"/>
    <w:rsid w:val="006B6E7C"/>
    <w:rsid w:val="006B7503"/>
    <w:rsid w:val="006B7A71"/>
    <w:rsid w:val="006B7ACC"/>
    <w:rsid w:val="006C05FB"/>
    <w:rsid w:val="006C0CA3"/>
    <w:rsid w:val="006C0E23"/>
    <w:rsid w:val="006C1F66"/>
    <w:rsid w:val="006C280B"/>
    <w:rsid w:val="006C322E"/>
    <w:rsid w:val="006C5C94"/>
    <w:rsid w:val="006C6797"/>
    <w:rsid w:val="006C689F"/>
    <w:rsid w:val="006C6C9D"/>
    <w:rsid w:val="006C753D"/>
    <w:rsid w:val="006C7961"/>
    <w:rsid w:val="006C7D75"/>
    <w:rsid w:val="006D3CC3"/>
    <w:rsid w:val="006D43D4"/>
    <w:rsid w:val="006D549D"/>
    <w:rsid w:val="006D70D6"/>
    <w:rsid w:val="006D7F3D"/>
    <w:rsid w:val="006E0666"/>
    <w:rsid w:val="006E131B"/>
    <w:rsid w:val="006E1BD5"/>
    <w:rsid w:val="006E3713"/>
    <w:rsid w:val="006E4A85"/>
    <w:rsid w:val="006E4E4D"/>
    <w:rsid w:val="006E5546"/>
    <w:rsid w:val="006E5D4A"/>
    <w:rsid w:val="006E5E50"/>
    <w:rsid w:val="006E69A6"/>
    <w:rsid w:val="006E7B93"/>
    <w:rsid w:val="006F141C"/>
    <w:rsid w:val="006F1C5C"/>
    <w:rsid w:val="006F270B"/>
    <w:rsid w:val="006F2B55"/>
    <w:rsid w:val="006F3FC6"/>
    <w:rsid w:val="006F4496"/>
    <w:rsid w:val="006F47C1"/>
    <w:rsid w:val="006F4C41"/>
    <w:rsid w:val="006F5758"/>
    <w:rsid w:val="006F5FD1"/>
    <w:rsid w:val="006F75E1"/>
    <w:rsid w:val="006F77DD"/>
    <w:rsid w:val="006F7D46"/>
    <w:rsid w:val="0070022D"/>
    <w:rsid w:val="00701C20"/>
    <w:rsid w:val="00702C0F"/>
    <w:rsid w:val="0070373A"/>
    <w:rsid w:val="00705AB0"/>
    <w:rsid w:val="007065A2"/>
    <w:rsid w:val="00710609"/>
    <w:rsid w:val="00710936"/>
    <w:rsid w:val="00710F36"/>
    <w:rsid w:val="00711F04"/>
    <w:rsid w:val="00712B16"/>
    <w:rsid w:val="00713B20"/>
    <w:rsid w:val="00713D23"/>
    <w:rsid w:val="0071494A"/>
    <w:rsid w:val="00715A8E"/>
    <w:rsid w:val="00715B18"/>
    <w:rsid w:val="00716DDC"/>
    <w:rsid w:val="00717446"/>
    <w:rsid w:val="0071791F"/>
    <w:rsid w:val="00717B21"/>
    <w:rsid w:val="007201D1"/>
    <w:rsid w:val="0072050A"/>
    <w:rsid w:val="00722453"/>
    <w:rsid w:val="00725DBF"/>
    <w:rsid w:val="00727143"/>
    <w:rsid w:val="007273E6"/>
    <w:rsid w:val="00727DBF"/>
    <w:rsid w:val="00732CC6"/>
    <w:rsid w:val="00733E65"/>
    <w:rsid w:val="00733E73"/>
    <w:rsid w:val="007340BF"/>
    <w:rsid w:val="007343F5"/>
    <w:rsid w:val="00734566"/>
    <w:rsid w:val="00735E5A"/>
    <w:rsid w:val="00735F92"/>
    <w:rsid w:val="0073627D"/>
    <w:rsid w:val="00736881"/>
    <w:rsid w:val="0073710E"/>
    <w:rsid w:val="00737D46"/>
    <w:rsid w:val="00742990"/>
    <w:rsid w:val="007436E2"/>
    <w:rsid w:val="0074675B"/>
    <w:rsid w:val="00747890"/>
    <w:rsid w:val="00747E29"/>
    <w:rsid w:val="007509E5"/>
    <w:rsid w:val="00750B75"/>
    <w:rsid w:val="007511EE"/>
    <w:rsid w:val="00751653"/>
    <w:rsid w:val="00753064"/>
    <w:rsid w:val="00753A49"/>
    <w:rsid w:val="007547EC"/>
    <w:rsid w:val="0075606A"/>
    <w:rsid w:val="00757121"/>
    <w:rsid w:val="0075756F"/>
    <w:rsid w:val="00761139"/>
    <w:rsid w:val="0076114F"/>
    <w:rsid w:val="00763A1E"/>
    <w:rsid w:val="00764E78"/>
    <w:rsid w:val="0076563B"/>
    <w:rsid w:val="00765A7A"/>
    <w:rsid w:val="0076626C"/>
    <w:rsid w:val="00766F03"/>
    <w:rsid w:val="00766F92"/>
    <w:rsid w:val="00767A43"/>
    <w:rsid w:val="00767B4C"/>
    <w:rsid w:val="00767E0D"/>
    <w:rsid w:val="0077177F"/>
    <w:rsid w:val="0077251D"/>
    <w:rsid w:val="00772FA8"/>
    <w:rsid w:val="00773151"/>
    <w:rsid w:val="00775B39"/>
    <w:rsid w:val="00775E43"/>
    <w:rsid w:val="00776062"/>
    <w:rsid w:val="007761F3"/>
    <w:rsid w:val="00777229"/>
    <w:rsid w:val="00777878"/>
    <w:rsid w:val="007801DA"/>
    <w:rsid w:val="007806F2"/>
    <w:rsid w:val="00782BD9"/>
    <w:rsid w:val="00782F95"/>
    <w:rsid w:val="007831B3"/>
    <w:rsid w:val="007842AE"/>
    <w:rsid w:val="007865B9"/>
    <w:rsid w:val="0078749D"/>
    <w:rsid w:val="00787545"/>
    <w:rsid w:val="0078754A"/>
    <w:rsid w:val="007904DE"/>
    <w:rsid w:val="0079053D"/>
    <w:rsid w:val="00790947"/>
    <w:rsid w:val="007927BE"/>
    <w:rsid w:val="007927E1"/>
    <w:rsid w:val="00792B93"/>
    <w:rsid w:val="00793148"/>
    <w:rsid w:val="00794802"/>
    <w:rsid w:val="00795AB7"/>
    <w:rsid w:val="007962B1"/>
    <w:rsid w:val="00796CB2"/>
    <w:rsid w:val="00796D9C"/>
    <w:rsid w:val="007A10F0"/>
    <w:rsid w:val="007A1428"/>
    <w:rsid w:val="007A1CC5"/>
    <w:rsid w:val="007A43B9"/>
    <w:rsid w:val="007A4C5D"/>
    <w:rsid w:val="007A4CCB"/>
    <w:rsid w:val="007A6C0A"/>
    <w:rsid w:val="007B01A9"/>
    <w:rsid w:val="007B0FC3"/>
    <w:rsid w:val="007B2904"/>
    <w:rsid w:val="007B58B1"/>
    <w:rsid w:val="007B5DC0"/>
    <w:rsid w:val="007B693C"/>
    <w:rsid w:val="007B6BEC"/>
    <w:rsid w:val="007C0E4E"/>
    <w:rsid w:val="007C2F25"/>
    <w:rsid w:val="007C313D"/>
    <w:rsid w:val="007C3399"/>
    <w:rsid w:val="007C41AF"/>
    <w:rsid w:val="007C517A"/>
    <w:rsid w:val="007C5317"/>
    <w:rsid w:val="007C593D"/>
    <w:rsid w:val="007C5AB8"/>
    <w:rsid w:val="007C6756"/>
    <w:rsid w:val="007C6924"/>
    <w:rsid w:val="007C6985"/>
    <w:rsid w:val="007C71FC"/>
    <w:rsid w:val="007C7FF8"/>
    <w:rsid w:val="007D00E6"/>
    <w:rsid w:val="007D0104"/>
    <w:rsid w:val="007D015A"/>
    <w:rsid w:val="007D03D4"/>
    <w:rsid w:val="007D05B8"/>
    <w:rsid w:val="007D0C4C"/>
    <w:rsid w:val="007D1D4E"/>
    <w:rsid w:val="007D3DF7"/>
    <w:rsid w:val="007D602B"/>
    <w:rsid w:val="007D68FB"/>
    <w:rsid w:val="007E1BAA"/>
    <w:rsid w:val="007E399A"/>
    <w:rsid w:val="007E405B"/>
    <w:rsid w:val="007E4957"/>
    <w:rsid w:val="007E5639"/>
    <w:rsid w:val="007E59A4"/>
    <w:rsid w:val="007E59B9"/>
    <w:rsid w:val="007E605E"/>
    <w:rsid w:val="007F0063"/>
    <w:rsid w:val="007F0BDF"/>
    <w:rsid w:val="007F0D34"/>
    <w:rsid w:val="007F0E9E"/>
    <w:rsid w:val="007F1B8F"/>
    <w:rsid w:val="007F1F38"/>
    <w:rsid w:val="007F30C2"/>
    <w:rsid w:val="007F5C48"/>
    <w:rsid w:val="007F765C"/>
    <w:rsid w:val="007F7A64"/>
    <w:rsid w:val="008007D2"/>
    <w:rsid w:val="00801338"/>
    <w:rsid w:val="00802197"/>
    <w:rsid w:val="00802521"/>
    <w:rsid w:val="00803269"/>
    <w:rsid w:val="00803276"/>
    <w:rsid w:val="00803E15"/>
    <w:rsid w:val="00805140"/>
    <w:rsid w:val="00805E67"/>
    <w:rsid w:val="008061EA"/>
    <w:rsid w:val="00806E2F"/>
    <w:rsid w:val="00806F4C"/>
    <w:rsid w:val="00807896"/>
    <w:rsid w:val="00807A91"/>
    <w:rsid w:val="00812431"/>
    <w:rsid w:val="00812712"/>
    <w:rsid w:val="0081274C"/>
    <w:rsid w:val="00813FDC"/>
    <w:rsid w:val="00814E8A"/>
    <w:rsid w:val="008169E8"/>
    <w:rsid w:val="00817134"/>
    <w:rsid w:val="008225DD"/>
    <w:rsid w:val="008226E1"/>
    <w:rsid w:val="00822A6B"/>
    <w:rsid w:val="00826153"/>
    <w:rsid w:val="00826A51"/>
    <w:rsid w:val="008277FE"/>
    <w:rsid w:val="008303C9"/>
    <w:rsid w:val="0083335F"/>
    <w:rsid w:val="00833CED"/>
    <w:rsid w:val="00834787"/>
    <w:rsid w:val="00834859"/>
    <w:rsid w:val="00835369"/>
    <w:rsid w:val="0083711D"/>
    <w:rsid w:val="00837F24"/>
    <w:rsid w:val="00840BCA"/>
    <w:rsid w:val="0084155F"/>
    <w:rsid w:val="0084226A"/>
    <w:rsid w:val="00845D1F"/>
    <w:rsid w:val="0084605C"/>
    <w:rsid w:val="00847F9E"/>
    <w:rsid w:val="00850123"/>
    <w:rsid w:val="008505DF"/>
    <w:rsid w:val="0085199E"/>
    <w:rsid w:val="00851C79"/>
    <w:rsid w:val="0085254F"/>
    <w:rsid w:val="00852806"/>
    <w:rsid w:val="00853D73"/>
    <w:rsid w:val="00853ED8"/>
    <w:rsid w:val="00854917"/>
    <w:rsid w:val="00855366"/>
    <w:rsid w:val="008561E9"/>
    <w:rsid w:val="0085686E"/>
    <w:rsid w:val="00857740"/>
    <w:rsid w:val="00860C68"/>
    <w:rsid w:val="0086176D"/>
    <w:rsid w:val="00861FAF"/>
    <w:rsid w:val="0086299B"/>
    <w:rsid w:val="0086395F"/>
    <w:rsid w:val="008647DA"/>
    <w:rsid w:val="00864CC3"/>
    <w:rsid w:val="00864CEE"/>
    <w:rsid w:val="008650F3"/>
    <w:rsid w:val="00865843"/>
    <w:rsid w:val="008658A6"/>
    <w:rsid w:val="00865B29"/>
    <w:rsid w:val="00865C1C"/>
    <w:rsid w:val="00865CFC"/>
    <w:rsid w:val="00866677"/>
    <w:rsid w:val="0087094A"/>
    <w:rsid w:val="008710DF"/>
    <w:rsid w:val="00872B6A"/>
    <w:rsid w:val="00873A23"/>
    <w:rsid w:val="00874BDF"/>
    <w:rsid w:val="00875968"/>
    <w:rsid w:val="00880A2E"/>
    <w:rsid w:val="00885F65"/>
    <w:rsid w:val="008875ED"/>
    <w:rsid w:val="008902B2"/>
    <w:rsid w:val="00891469"/>
    <w:rsid w:val="008925C0"/>
    <w:rsid w:val="00894552"/>
    <w:rsid w:val="0089576E"/>
    <w:rsid w:val="00895CA6"/>
    <w:rsid w:val="008A0E83"/>
    <w:rsid w:val="008A3605"/>
    <w:rsid w:val="008A453A"/>
    <w:rsid w:val="008A459D"/>
    <w:rsid w:val="008A48A2"/>
    <w:rsid w:val="008A5BD0"/>
    <w:rsid w:val="008A6C21"/>
    <w:rsid w:val="008A6DC3"/>
    <w:rsid w:val="008A6EBB"/>
    <w:rsid w:val="008A7A81"/>
    <w:rsid w:val="008B0219"/>
    <w:rsid w:val="008B0323"/>
    <w:rsid w:val="008B1BCF"/>
    <w:rsid w:val="008B25B3"/>
    <w:rsid w:val="008B4549"/>
    <w:rsid w:val="008B504E"/>
    <w:rsid w:val="008B5F67"/>
    <w:rsid w:val="008B707B"/>
    <w:rsid w:val="008B7149"/>
    <w:rsid w:val="008B78C2"/>
    <w:rsid w:val="008B7B07"/>
    <w:rsid w:val="008B7D08"/>
    <w:rsid w:val="008C0C97"/>
    <w:rsid w:val="008C24F6"/>
    <w:rsid w:val="008C2ED2"/>
    <w:rsid w:val="008C3427"/>
    <w:rsid w:val="008C3D9A"/>
    <w:rsid w:val="008C3E92"/>
    <w:rsid w:val="008C5177"/>
    <w:rsid w:val="008C64FD"/>
    <w:rsid w:val="008C7330"/>
    <w:rsid w:val="008D0459"/>
    <w:rsid w:val="008D08FE"/>
    <w:rsid w:val="008D0D90"/>
    <w:rsid w:val="008D1811"/>
    <w:rsid w:val="008D2133"/>
    <w:rsid w:val="008D296D"/>
    <w:rsid w:val="008D4B28"/>
    <w:rsid w:val="008D5CB6"/>
    <w:rsid w:val="008D62FD"/>
    <w:rsid w:val="008D7307"/>
    <w:rsid w:val="008D73FA"/>
    <w:rsid w:val="008E009C"/>
    <w:rsid w:val="008E0D22"/>
    <w:rsid w:val="008E1590"/>
    <w:rsid w:val="008E26C3"/>
    <w:rsid w:val="008E4916"/>
    <w:rsid w:val="008E519E"/>
    <w:rsid w:val="008E5512"/>
    <w:rsid w:val="008E5A7E"/>
    <w:rsid w:val="008E6AB2"/>
    <w:rsid w:val="008F030A"/>
    <w:rsid w:val="008F1613"/>
    <w:rsid w:val="008F200E"/>
    <w:rsid w:val="008F202E"/>
    <w:rsid w:val="008F30FC"/>
    <w:rsid w:val="008F3169"/>
    <w:rsid w:val="008F3DFD"/>
    <w:rsid w:val="008F56B8"/>
    <w:rsid w:val="008F7638"/>
    <w:rsid w:val="009004CB"/>
    <w:rsid w:val="009042B7"/>
    <w:rsid w:val="00904F4C"/>
    <w:rsid w:val="00904FB9"/>
    <w:rsid w:val="009069B6"/>
    <w:rsid w:val="00907193"/>
    <w:rsid w:val="00907952"/>
    <w:rsid w:val="0091068F"/>
    <w:rsid w:val="00911142"/>
    <w:rsid w:val="00912EF2"/>
    <w:rsid w:val="009140CC"/>
    <w:rsid w:val="0091491E"/>
    <w:rsid w:val="00915BCE"/>
    <w:rsid w:val="00916AD8"/>
    <w:rsid w:val="00916CDF"/>
    <w:rsid w:val="0092077A"/>
    <w:rsid w:val="009207DD"/>
    <w:rsid w:val="00920E87"/>
    <w:rsid w:val="00921F29"/>
    <w:rsid w:val="00921F41"/>
    <w:rsid w:val="00922253"/>
    <w:rsid w:val="00923AFC"/>
    <w:rsid w:val="00924108"/>
    <w:rsid w:val="009249A7"/>
    <w:rsid w:val="009261E0"/>
    <w:rsid w:val="00926AED"/>
    <w:rsid w:val="0092709F"/>
    <w:rsid w:val="00927CA2"/>
    <w:rsid w:val="00927E48"/>
    <w:rsid w:val="009308C7"/>
    <w:rsid w:val="00930A45"/>
    <w:rsid w:val="0093136D"/>
    <w:rsid w:val="00931659"/>
    <w:rsid w:val="009317E5"/>
    <w:rsid w:val="009321C0"/>
    <w:rsid w:val="00933243"/>
    <w:rsid w:val="00933BD2"/>
    <w:rsid w:val="00934258"/>
    <w:rsid w:val="00934C6A"/>
    <w:rsid w:val="00935816"/>
    <w:rsid w:val="00935A0D"/>
    <w:rsid w:val="0093686E"/>
    <w:rsid w:val="00937810"/>
    <w:rsid w:val="00937B8C"/>
    <w:rsid w:val="0094232C"/>
    <w:rsid w:val="00944208"/>
    <w:rsid w:val="0094432F"/>
    <w:rsid w:val="009453B3"/>
    <w:rsid w:val="009456D6"/>
    <w:rsid w:val="00945778"/>
    <w:rsid w:val="0094647A"/>
    <w:rsid w:val="009466C0"/>
    <w:rsid w:val="00946BA9"/>
    <w:rsid w:val="00946D1C"/>
    <w:rsid w:val="0094761F"/>
    <w:rsid w:val="00947940"/>
    <w:rsid w:val="0095022B"/>
    <w:rsid w:val="0095026A"/>
    <w:rsid w:val="009516DB"/>
    <w:rsid w:val="00953A2A"/>
    <w:rsid w:val="00953DA1"/>
    <w:rsid w:val="00954CCF"/>
    <w:rsid w:val="0095535D"/>
    <w:rsid w:val="009560E3"/>
    <w:rsid w:val="00956313"/>
    <w:rsid w:val="0095655C"/>
    <w:rsid w:val="0095772E"/>
    <w:rsid w:val="009616D4"/>
    <w:rsid w:val="009621AA"/>
    <w:rsid w:val="00963EF7"/>
    <w:rsid w:val="00965300"/>
    <w:rsid w:val="0096560E"/>
    <w:rsid w:val="009662D8"/>
    <w:rsid w:val="00967B5F"/>
    <w:rsid w:val="00972EDD"/>
    <w:rsid w:val="0097544B"/>
    <w:rsid w:val="00975EB2"/>
    <w:rsid w:val="00977679"/>
    <w:rsid w:val="009777B2"/>
    <w:rsid w:val="0097791F"/>
    <w:rsid w:val="00980843"/>
    <w:rsid w:val="00980D4F"/>
    <w:rsid w:val="00980F03"/>
    <w:rsid w:val="00981008"/>
    <w:rsid w:val="009811CA"/>
    <w:rsid w:val="0098203F"/>
    <w:rsid w:val="00982C20"/>
    <w:rsid w:val="0098303A"/>
    <w:rsid w:val="00983606"/>
    <w:rsid w:val="009859AC"/>
    <w:rsid w:val="00986C3F"/>
    <w:rsid w:val="00987D1B"/>
    <w:rsid w:val="00990F36"/>
    <w:rsid w:val="009915A0"/>
    <w:rsid w:val="00991AFF"/>
    <w:rsid w:val="00992836"/>
    <w:rsid w:val="00993F32"/>
    <w:rsid w:val="00994258"/>
    <w:rsid w:val="009944D5"/>
    <w:rsid w:val="00994697"/>
    <w:rsid w:val="009958E3"/>
    <w:rsid w:val="00995C88"/>
    <w:rsid w:val="009972B8"/>
    <w:rsid w:val="009973D0"/>
    <w:rsid w:val="0099748A"/>
    <w:rsid w:val="009A0A1B"/>
    <w:rsid w:val="009A10C4"/>
    <w:rsid w:val="009A1154"/>
    <w:rsid w:val="009A181B"/>
    <w:rsid w:val="009A2526"/>
    <w:rsid w:val="009A41B6"/>
    <w:rsid w:val="009A44AD"/>
    <w:rsid w:val="009A661F"/>
    <w:rsid w:val="009A6C18"/>
    <w:rsid w:val="009B25EB"/>
    <w:rsid w:val="009B38FA"/>
    <w:rsid w:val="009B4253"/>
    <w:rsid w:val="009B42EE"/>
    <w:rsid w:val="009B61EA"/>
    <w:rsid w:val="009B6C4D"/>
    <w:rsid w:val="009C05A5"/>
    <w:rsid w:val="009C0768"/>
    <w:rsid w:val="009C13F8"/>
    <w:rsid w:val="009C14CB"/>
    <w:rsid w:val="009C2852"/>
    <w:rsid w:val="009C33D9"/>
    <w:rsid w:val="009C35EF"/>
    <w:rsid w:val="009C4FEE"/>
    <w:rsid w:val="009C57C4"/>
    <w:rsid w:val="009C6C2F"/>
    <w:rsid w:val="009C6D02"/>
    <w:rsid w:val="009C7473"/>
    <w:rsid w:val="009C7862"/>
    <w:rsid w:val="009C7FDE"/>
    <w:rsid w:val="009D2451"/>
    <w:rsid w:val="009D24E0"/>
    <w:rsid w:val="009D2AEB"/>
    <w:rsid w:val="009D2C9C"/>
    <w:rsid w:val="009D2EB2"/>
    <w:rsid w:val="009D3531"/>
    <w:rsid w:val="009D4C52"/>
    <w:rsid w:val="009D6809"/>
    <w:rsid w:val="009E18DA"/>
    <w:rsid w:val="009E2CCC"/>
    <w:rsid w:val="009E45C4"/>
    <w:rsid w:val="009E4EF8"/>
    <w:rsid w:val="009E517E"/>
    <w:rsid w:val="009E531C"/>
    <w:rsid w:val="009E63C3"/>
    <w:rsid w:val="009E642B"/>
    <w:rsid w:val="009E6907"/>
    <w:rsid w:val="009E6D75"/>
    <w:rsid w:val="009E6E4E"/>
    <w:rsid w:val="009E75D4"/>
    <w:rsid w:val="009E7919"/>
    <w:rsid w:val="009E7BFB"/>
    <w:rsid w:val="009F2347"/>
    <w:rsid w:val="009F33D8"/>
    <w:rsid w:val="009F7727"/>
    <w:rsid w:val="00A00083"/>
    <w:rsid w:val="00A00A66"/>
    <w:rsid w:val="00A00DBC"/>
    <w:rsid w:val="00A0223C"/>
    <w:rsid w:val="00A03210"/>
    <w:rsid w:val="00A0376C"/>
    <w:rsid w:val="00A03886"/>
    <w:rsid w:val="00A041F5"/>
    <w:rsid w:val="00A0530D"/>
    <w:rsid w:val="00A05737"/>
    <w:rsid w:val="00A05B3F"/>
    <w:rsid w:val="00A10C1F"/>
    <w:rsid w:val="00A110E6"/>
    <w:rsid w:val="00A127F3"/>
    <w:rsid w:val="00A155A1"/>
    <w:rsid w:val="00A159CC"/>
    <w:rsid w:val="00A17DC6"/>
    <w:rsid w:val="00A21056"/>
    <w:rsid w:val="00A2227E"/>
    <w:rsid w:val="00A2297B"/>
    <w:rsid w:val="00A22C3B"/>
    <w:rsid w:val="00A22CFD"/>
    <w:rsid w:val="00A246C5"/>
    <w:rsid w:val="00A24B7D"/>
    <w:rsid w:val="00A255D6"/>
    <w:rsid w:val="00A25673"/>
    <w:rsid w:val="00A26524"/>
    <w:rsid w:val="00A27026"/>
    <w:rsid w:val="00A304C9"/>
    <w:rsid w:val="00A3392D"/>
    <w:rsid w:val="00A3414D"/>
    <w:rsid w:val="00A34F2C"/>
    <w:rsid w:val="00A37A7F"/>
    <w:rsid w:val="00A37F7C"/>
    <w:rsid w:val="00A408FE"/>
    <w:rsid w:val="00A4179B"/>
    <w:rsid w:val="00A42BA5"/>
    <w:rsid w:val="00A43411"/>
    <w:rsid w:val="00A46D04"/>
    <w:rsid w:val="00A5085A"/>
    <w:rsid w:val="00A50906"/>
    <w:rsid w:val="00A516AD"/>
    <w:rsid w:val="00A5371C"/>
    <w:rsid w:val="00A55937"/>
    <w:rsid w:val="00A56218"/>
    <w:rsid w:val="00A571B7"/>
    <w:rsid w:val="00A573CB"/>
    <w:rsid w:val="00A573D3"/>
    <w:rsid w:val="00A60953"/>
    <w:rsid w:val="00A613F0"/>
    <w:rsid w:val="00A62E32"/>
    <w:rsid w:val="00A63ABD"/>
    <w:rsid w:val="00A64698"/>
    <w:rsid w:val="00A653C2"/>
    <w:rsid w:val="00A7028C"/>
    <w:rsid w:val="00A70676"/>
    <w:rsid w:val="00A71376"/>
    <w:rsid w:val="00A7176A"/>
    <w:rsid w:val="00A7234B"/>
    <w:rsid w:val="00A73D54"/>
    <w:rsid w:val="00A74A82"/>
    <w:rsid w:val="00A74CEF"/>
    <w:rsid w:val="00A752AF"/>
    <w:rsid w:val="00A75351"/>
    <w:rsid w:val="00A760CE"/>
    <w:rsid w:val="00A7682C"/>
    <w:rsid w:val="00A76CD2"/>
    <w:rsid w:val="00A77C33"/>
    <w:rsid w:val="00A800B8"/>
    <w:rsid w:val="00A80109"/>
    <w:rsid w:val="00A80564"/>
    <w:rsid w:val="00A80B0B"/>
    <w:rsid w:val="00A8110C"/>
    <w:rsid w:val="00A82543"/>
    <w:rsid w:val="00A82C0D"/>
    <w:rsid w:val="00A82F3C"/>
    <w:rsid w:val="00A831C2"/>
    <w:rsid w:val="00A83CA9"/>
    <w:rsid w:val="00A863F0"/>
    <w:rsid w:val="00A877FD"/>
    <w:rsid w:val="00A907F9"/>
    <w:rsid w:val="00A931FA"/>
    <w:rsid w:val="00A95270"/>
    <w:rsid w:val="00A979EE"/>
    <w:rsid w:val="00AA053D"/>
    <w:rsid w:val="00AA0A21"/>
    <w:rsid w:val="00AA19AB"/>
    <w:rsid w:val="00AA3AFD"/>
    <w:rsid w:val="00AA44D9"/>
    <w:rsid w:val="00AA4B08"/>
    <w:rsid w:val="00AA4F57"/>
    <w:rsid w:val="00AA5212"/>
    <w:rsid w:val="00AA5D69"/>
    <w:rsid w:val="00AA70F1"/>
    <w:rsid w:val="00AB2FD4"/>
    <w:rsid w:val="00AB43FB"/>
    <w:rsid w:val="00AB482C"/>
    <w:rsid w:val="00AB4E5C"/>
    <w:rsid w:val="00AB531A"/>
    <w:rsid w:val="00AB5624"/>
    <w:rsid w:val="00AB66EF"/>
    <w:rsid w:val="00AC0DA6"/>
    <w:rsid w:val="00AC29C4"/>
    <w:rsid w:val="00AC2DC6"/>
    <w:rsid w:val="00AC30B9"/>
    <w:rsid w:val="00AC3879"/>
    <w:rsid w:val="00AC39E2"/>
    <w:rsid w:val="00AC3EFD"/>
    <w:rsid w:val="00AC4AEB"/>
    <w:rsid w:val="00AC5AA3"/>
    <w:rsid w:val="00AC5B5A"/>
    <w:rsid w:val="00AC720F"/>
    <w:rsid w:val="00AD3C21"/>
    <w:rsid w:val="00AD3C4D"/>
    <w:rsid w:val="00AD431E"/>
    <w:rsid w:val="00AD5073"/>
    <w:rsid w:val="00AD52F6"/>
    <w:rsid w:val="00AD63DF"/>
    <w:rsid w:val="00AD7AB9"/>
    <w:rsid w:val="00AE0452"/>
    <w:rsid w:val="00AE17D5"/>
    <w:rsid w:val="00AE19C6"/>
    <w:rsid w:val="00AE3018"/>
    <w:rsid w:val="00AE3C23"/>
    <w:rsid w:val="00AE460A"/>
    <w:rsid w:val="00AE473F"/>
    <w:rsid w:val="00AE5CD2"/>
    <w:rsid w:val="00AE63C8"/>
    <w:rsid w:val="00AE7288"/>
    <w:rsid w:val="00AE7649"/>
    <w:rsid w:val="00AF0DBE"/>
    <w:rsid w:val="00AF1551"/>
    <w:rsid w:val="00AF4EBB"/>
    <w:rsid w:val="00AF6DB1"/>
    <w:rsid w:val="00B00527"/>
    <w:rsid w:val="00B0079A"/>
    <w:rsid w:val="00B011A8"/>
    <w:rsid w:val="00B01A64"/>
    <w:rsid w:val="00B02331"/>
    <w:rsid w:val="00B027ED"/>
    <w:rsid w:val="00B039EE"/>
    <w:rsid w:val="00B03C59"/>
    <w:rsid w:val="00B03E8D"/>
    <w:rsid w:val="00B042A4"/>
    <w:rsid w:val="00B04863"/>
    <w:rsid w:val="00B05DF9"/>
    <w:rsid w:val="00B1042A"/>
    <w:rsid w:val="00B10B5D"/>
    <w:rsid w:val="00B10F53"/>
    <w:rsid w:val="00B114EC"/>
    <w:rsid w:val="00B115C6"/>
    <w:rsid w:val="00B14092"/>
    <w:rsid w:val="00B14A1F"/>
    <w:rsid w:val="00B15994"/>
    <w:rsid w:val="00B1649B"/>
    <w:rsid w:val="00B173E2"/>
    <w:rsid w:val="00B173F8"/>
    <w:rsid w:val="00B17C31"/>
    <w:rsid w:val="00B20451"/>
    <w:rsid w:val="00B23ABA"/>
    <w:rsid w:val="00B23FDF"/>
    <w:rsid w:val="00B27E08"/>
    <w:rsid w:val="00B301B1"/>
    <w:rsid w:val="00B30C26"/>
    <w:rsid w:val="00B30EF0"/>
    <w:rsid w:val="00B326A8"/>
    <w:rsid w:val="00B333E2"/>
    <w:rsid w:val="00B37536"/>
    <w:rsid w:val="00B4096D"/>
    <w:rsid w:val="00B40A92"/>
    <w:rsid w:val="00B44BAE"/>
    <w:rsid w:val="00B462B6"/>
    <w:rsid w:val="00B47016"/>
    <w:rsid w:val="00B50665"/>
    <w:rsid w:val="00B510BE"/>
    <w:rsid w:val="00B514A8"/>
    <w:rsid w:val="00B54183"/>
    <w:rsid w:val="00B54429"/>
    <w:rsid w:val="00B54585"/>
    <w:rsid w:val="00B54F68"/>
    <w:rsid w:val="00B55CAB"/>
    <w:rsid w:val="00B5645F"/>
    <w:rsid w:val="00B56EE7"/>
    <w:rsid w:val="00B56F07"/>
    <w:rsid w:val="00B606AD"/>
    <w:rsid w:val="00B6199A"/>
    <w:rsid w:val="00B61AE7"/>
    <w:rsid w:val="00B628C5"/>
    <w:rsid w:val="00B639CD"/>
    <w:rsid w:val="00B665DA"/>
    <w:rsid w:val="00B67050"/>
    <w:rsid w:val="00B6765F"/>
    <w:rsid w:val="00B676F1"/>
    <w:rsid w:val="00B678C3"/>
    <w:rsid w:val="00B7023F"/>
    <w:rsid w:val="00B73C62"/>
    <w:rsid w:val="00B740F1"/>
    <w:rsid w:val="00B74281"/>
    <w:rsid w:val="00B746D7"/>
    <w:rsid w:val="00B747F7"/>
    <w:rsid w:val="00B74F7C"/>
    <w:rsid w:val="00B752E0"/>
    <w:rsid w:val="00B768D6"/>
    <w:rsid w:val="00B8124A"/>
    <w:rsid w:val="00B81CF4"/>
    <w:rsid w:val="00B83466"/>
    <w:rsid w:val="00B83FFF"/>
    <w:rsid w:val="00B84D0A"/>
    <w:rsid w:val="00B85B51"/>
    <w:rsid w:val="00B87152"/>
    <w:rsid w:val="00B87D3E"/>
    <w:rsid w:val="00B918DA"/>
    <w:rsid w:val="00B91A70"/>
    <w:rsid w:val="00B92681"/>
    <w:rsid w:val="00B931EE"/>
    <w:rsid w:val="00B9388D"/>
    <w:rsid w:val="00B94101"/>
    <w:rsid w:val="00B95351"/>
    <w:rsid w:val="00B96655"/>
    <w:rsid w:val="00B9672A"/>
    <w:rsid w:val="00B96BBC"/>
    <w:rsid w:val="00B96D42"/>
    <w:rsid w:val="00B97021"/>
    <w:rsid w:val="00BA12BA"/>
    <w:rsid w:val="00BA1591"/>
    <w:rsid w:val="00BA2FCB"/>
    <w:rsid w:val="00BA61B3"/>
    <w:rsid w:val="00BA62D9"/>
    <w:rsid w:val="00BA6713"/>
    <w:rsid w:val="00BA72FE"/>
    <w:rsid w:val="00BB04AC"/>
    <w:rsid w:val="00BB1D97"/>
    <w:rsid w:val="00BB252E"/>
    <w:rsid w:val="00BB773C"/>
    <w:rsid w:val="00BC1526"/>
    <w:rsid w:val="00BC3F78"/>
    <w:rsid w:val="00BC4ABB"/>
    <w:rsid w:val="00BC6E62"/>
    <w:rsid w:val="00BC73A7"/>
    <w:rsid w:val="00BC7874"/>
    <w:rsid w:val="00BD05E6"/>
    <w:rsid w:val="00BD0958"/>
    <w:rsid w:val="00BD13AA"/>
    <w:rsid w:val="00BD1B2C"/>
    <w:rsid w:val="00BD1C8F"/>
    <w:rsid w:val="00BD25B6"/>
    <w:rsid w:val="00BD2F23"/>
    <w:rsid w:val="00BD2FC4"/>
    <w:rsid w:val="00BD449A"/>
    <w:rsid w:val="00BD46BE"/>
    <w:rsid w:val="00BD503B"/>
    <w:rsid w:val="00BD5A15"/>
    <w:rsid w:val="00BD69DB"/>
    <w:rsid w:val="00BD6A3A"/>
    <w:rsid w:val="00BD75BC"/>
    <w:rsid w:val="00BE1CF3"/>
    <w:rsid w:val="00BE2F8C"/>
    <w:rsid w:val="00BE3226"/>
    <w:rsid w:val="00BE3F2D"/>
    <w:rsid w:val="00BE4FCA"/>
    <w:rsid w:val="00BE59D7"/>
    <w:rsid w:val="00BE6C9D"/>
    <w:rsid w:val="00BE77A2"/>
    <w:rsid w:val="00BE7FE6"/>
    <w:rsid w:val="00BF0D7C"/>
    <w:rsid w:val="00BF20A9"/>
    <w:rsid w:val="00BF238A"/>
    <w:rsid w:val="00BF2E2F"/>
    <w:rsid w:val="00BF56EE"/>
    <w:rsid w:val="00BF6224"/>
    <w:rsid w:val="00BF661D"/>
    <w:rsid w:val="00BF6872"/>
    <w:rsid w:val="00BF6D4E"/>
    <w:rsid w:val="00BF6F5E"/>
    <w:rsid w:val="00BF7298"/>
    <w:rsid w:val="00C006E5"/>
    <w:rsid w:val="00C0315C"/>
    <w:rsid w:val="00C04A3F"/>
    <w:rsid w:val="00C0533D"/>
    <w:rsid w:val="00C0556E"/>
    <w:rsid w:val="00C06437"/>
    <w:rsid w:val="00C06E4E"/>
    <w:rsid w:val="00C07468"/>
    <w:rsid w:val="00C10965"/>
    <w:rsid w:val="00C129D2"/>
    <w:rsid w:val="00C15995"/>
    <w:rsid w:val="00C15E3A"/>
    <w:rsid w:val="00C16070"/>
    <w:rsid w:val="00C16557"/>
    <w:rsid w:val="00C21A85"/>
    <w:rsid w:val="00C222DB"/>
    <w:rsid w:val="00C22AEB"/>
    <w:rsid w:val="00C239B5"/>
    <w:rsid w:val="00C2499A"/>
    <w:rsid w:val="00C24B92"/>
    <w:rsid w:val="00C311DD"/>
    <w:rsid w:val="00C32F9E"/>
    <w:rsid w:val="00C3560D"/>
    <w:rsid w:val="00C3642D"/>
    <w:rsid w:val="00C372F4"/>
    <w:rsid w:val="00C40CE6"/>
    <w:rsid w:val="00C41E40"/>
    <w:rsid w:val="00C42C11"/>
    <w:rsid w:val="00C43550"/>
    <w:rsid w:val="00C449CE"/>
    <w:rsid w:val="00C450FD"/>
    <w:rsid w:val="00C45326"/>
    <w:rsid w:val="00C455F6"/>
    <w:rsid w:val="00C46473"/>
    <w:rsid w:val="00C46F8E"/>
    <w:rsid w:val="00C500AC"/>
    <w:rsid w:val="00C502A6"/>
    <w:rsid w:val="00C51116"/>
    <w:rsid w:val="00C513BA"/>
    <w:rsid w:val="00C51DD6"/>
    <w:rsid w:val="00C5555B"/>
    <w:rsid w:val="00C556C8"/>
    <w:rsid w:val="00C565EF"/>
    <w:rsid w:val="00C56B13"/>
    <w:rsid w:val="00C6099B"/>
    <w:rsid w:val="00C629BC"/>
    <w:rsid w:val="00C629F2"/>
    <w:rsid w:val="00C6430F"/>
    <w:rsid w:val="00C647A8"/>
    <w:rsid w:val="00C6684A"/>
    <w:rsid w:val="00C7054A"/>
    <w:rsid w:val="00C70F0F"/>
    <w:rsid w:val="00C726D2"/>
    <w:rsid w:val="00C73863"/>
    <w:rsid w:val="00C74CBF"/>
    <w:rsid w:val="00C76FA5"/>
    <w:rsid w:val="00C806EE"/>
    <w:rsid w:val="00C8174B"/>
    <w:rsid w:val="00C826AE"/>
    <w:rsid w:val="00C836C9"/>
    <w:rsid w:val="00C868F0"/>
    <w:rsid w:val="00C878C0"/>
    <w:rsid w:val="00C931FF"/>
    <w:rsid w:val="00C93464"/>
    <w:rsid w:val="00C94808"/>
    <w:rsid w:val="00C95C81"/>
    <w:rsid w:val="00C9609B"/>
    <w:rsid w:val="00C96746"/>
    <w:rsid w:val="00C968AA"/>
    <w:rsid w:val="00CA275F"/>
    <w:rsid w:val="00CA2C27"/>
    <w:rsid w:val="00CA41AC"/>
    <w:rsid w:val="00CA4E40"/>
    <w:rsid w:val="00CA5CAA"/>
    <w:rsid w:val="00CA6212"/>
    <w:rsid w:val="00CA6E94"/>
    <w:rsid w:val="00CA7900"/>
    <w:rsid w:val="00CA7CE4"/>
    <w:rsid w:val="00CB0543"/>
    <w:rsid w:val="00CB11E3"/>
    <w:rsid w:val="00CB1B05"/>
    <w:rsid w:val="00CB4123"/>
    <w:rsid w:val="00CB7062"/>
    <w:rsid w:val="00CB711A"/>
    <w:rsid w:val="00CC0A3D"/>
    <w:rsid w:val="00CC0EA9"/>
    <w:rsid w:val="00CC273F"/>
    <w:rsid w:val="00CC2AB8"/>
    <w:rsid w:val="00CC3640"/>
    <w:rsid w:val="00CC40FF"/>
    <w:rsid w:val="00CC44B0"/>
    <w:rsid w:val="00CC45C0"/>
    <w:rsid w:val="00CC4E2D"/>
    <w:rsid w:val="00CC5AD0"/>
    <w:rsid w:val="00CC5F56"/>
    <w:rsid w:val="00CC6BF0"/>
    <w:rsid w:val="00CD08A1"/>
    <w:rsid w:val="00CD17E4"/>
    <w:rsid w:val="00CD22A9"/>
    <w:rsid w:val="00CD3928"/>
    <w:rsid w:val="00CD3F74"/>
    <w:rsid w:val="00CD4581"/>
    <w:rsid w:val="00CD5568"/>
    <w:rsid w:val="00CD583D"/>
    <w:rsid w:val="00CD5AD6"/>
    <w:rsid w:val="00CD6B17"/>
    <w:rsid w:val="00CE0991"/>
    <w:rsid w:val="00CE0ABB"/>
    <w:rsid w:val="00CE0B3D"/>
    <w:rsid w:val="00CE1D37"/>
    <w:rsid w:val="00CE230E"/>
    <w:rsid w:val="00CE392B"/>
    <w:rsid w:val="00CE3CFB"/>
    <w:rsid w:val="00CE4017"/>
    <w:rsid w:val="00CE479B"/>
    <w:rsid w:val="00CE565E"/>
    <w:rsid w:val="00CE6FF7"/>
    <w:rsid w:val="00CE75DE"/>
    <w:rsid w:val="00CF1D6C"/>
    <w:rsid w:val="00CF2196"/>
    <w:rsid w:val="00CF3968"/>
    <w:rsid w:val="00CF39B3"/>
    <w:rsid w:val="00CF417C"/>
    <w:rsid w:val="00CF5BCD"/>
    <w:rsid w:val="00CF7A73"/>
    <w:rsid w:val="00D00B5C"/>
    <w:rsid w:val="00D00CFA"/>
    <w:rsid w:val="00D018E2"/>
    <w:rsid w:val="00D02701"/>
    <w:rsid w:val="00D048FB"/>
    <w:rsid w:val="00D076AA"/>
    <w:rsid w:val="00D07901"/>
    <w:rsid w:val="00D10282"/>
    <w:rsid w:val="00D102DF"/>
    <w:rsid w:val="00D12EBD"/>
    <w:rsid w:val="00D136BC"/>
    <w:rsid w:val="00D138CA"/>
    <w:rsid w:val="00D13971"/>
    <w:rsid w:val="00D14626"/>
    <w:rsid w:val="00D152D2"/>
    <w:rsid w:val="00D161B6"/>
    <w:rsid w:val="00D16885"/>
    <w:rsid w:val="00D1696D"/>
    <w:rsid w:val="00D169B1"/>
    <w:rsid w:val="00D17438"/>
    <w:rsid w:val="00D17B81"/>
    <w:rsid w:val="00D17E39"/>
    <w:rsid w:val="00D21042"/>
    <w:rsid w:val="00D2199E"/>
    <w:rsid w:val="00D22791"/>
    <w:rsid w:val="00D24170"/>
    <w:rsid w:val="00D25C3D"/>
    <w:rsid w:val="00D25FA5"/>
    <w:rsid w:val="00D265CE"/>
    <w:rsid w:val="00D27A3C"/>
    <w:rsid w:val="00D27DEF"/>
    <w:rsid w:val="00D3101C"/>
    <w:rsid w:val="00D31593"/>
    <w:rsid w:val="00D31C9A"/>
    <w:rsid w:val="00D330CC"/>
    <w:rsid w:val="00D3339A"/>
    <w:rsid w:val="00D33A51"/>
    <w:rsid w:val="00D36EF5"/>
    <w:rsid w:val="00D36FED"/>
    <w:rsid w:val="00D37A96"/>
    <w:rsid w:val="00D40020"/>
    <w:rsid w:val="00D419BE"/>
    <w:rsid w:val="00D42232"/>
    <w:rsid w:val="00D438D1"/>
    <w:rsid w:val="00D45345"/>
    <w:rsid w:val="00D45396"/>
    <w:rsid w:val="00D45EC8"/>
    <w:rsid w:val="00D46735"/>
    <w:rsid w:val="00D46952"/>
    <w:rsid w:val="00D500E2"/>
    <w:rsid w:val="00D514CF"/>
    <w:rsid w:val="00D51F4B"/>
    <w:rsid w:val="00D526AC"/>
    <w:rsid w:val="00D55359"/>
    <w:rsid w:val="00D5657E"/>
    <w:rsid w:val="00D576E5"/>
    <w:rsid w:val="00D615BC"/>
    <w:rsid w:val="00D645B6"/>
    <w:rsid w:val="00D65B65"/>
    <w:rsid w:val="00D66946"/>
    <w:rsid w:val="00D6793D"/>
    <w:rsid w:val="00D67A4D"/>
    <w:rsid w:val="00D72789"/>
    <w:rsid w:val="00D72ED9"/>
    <w:rsid w:val="00D73C9A"/>
    <w:rsid w:val="00D75563"/>
    <w:rsid w:val="00D75F2C"/>
    <w:rsid w:val="00D76B50"/>
    <w:rsid w:val="00D8002A"/>
    <w:rsid w:val="00D81A8B"/>
    <w:rsid w:val="00D82AF6"/>
    <w:rsid w:val="00D849A6"/>
    <w:rsid w:val="00D855A8"/>
    <w:rsid w:val="00D87B2B"/>
    <w:rsid w:val="00D90190"/>
    <w:rsid w:val="00D90859"/>
    <w:rsid w:val="00D9131F"/>
    <w:rsid w:val="00D91EBC"/>
    <w:rsid w:val="00D9272D"/>
    <w:rsid w:val="00D932D4"/>
    <w:rsid w:val="00D95F7F"/>
    <w:rsid w:val="00D96351"/>
    <w:rsid w:val="00D96923"/>
    <w:rsid w:val="00D97A59"/>
    <w:rsid w:val="00DA033D"/>
    <w:rsid w:val="00DA1C82"/>
    <w:rsid w:val="00DA2670"/>
    <w:rsid w:val="00DA424D"/>
    <w:rsid w:val="00DA4812"/>
    <w:rsid w:val="00DA5FE4"/>
    <w:rsid w:val="00DB11FC"/>
    <w:rsid w:val="00DB1EA4"/>
    <w:rsid w:val="00DB2AAD"/>
    <w:rsid w:val="00DB2FB6"/>
    <w:rsid w:val="00DB4E27"/>
    <w:rsid w:val="00DB56DD"/>
    <w:rsid w:val="00DB5A66"/>
    <w:rsid w:val="00DB61DC"/>
    <w:rsid w:val="00DB64BF"/>
    <w:rsid w:val="00DB6E93"/>
    <w:rsid w:val="00DC0252"/>
    <w:rsid w:val="00DC54A5"/>
    <w:rsid w:val="00DC5542"/>
    <w:rsid w:val="00DC59DE"/>
    <w:rsid w:val="00DC72DD"/>
    <w:rsid w:val="00DC731A"/>
    <w:rsid w:val="00DC7432"/>
    <w:rsid w:val="00DC78C9"/>
    <w:rsid w:val="00DD1348"/>
    <w:rsid w:val="00DD58F8"/>
    <w:rsid w:val="00DD6BC5"/>
    <w:rsid w:val="00DD7CB9"/>
    <w:rsid w:val="00DE04BF"/>
    <w:rsid w:val="00DE34C1"/>
    <w:rsid w:val="00DE39CF"/>
    <w:rsid w:val="00DE5867"/>
    <w:rsid w:val="00DE5A49"/>
    <w:rsid w:val="00DE6E88"/>
    <w:rsid w:val="00DE7751"/>
    <w:rsid w:val="00DF0283"/>
    <w:rsid w:val="00DF09FC"/>
    <w:rsid w:val="00DF1939"/>
    <w:rsid w:val="00DF3C14"/>
    <w:rsid w:val="00DF3C27"/>
    <w:rsid w:val="00DF4C0B"/>
    <w:rsid w:val="00DF55E5"/>
    <w:rsid w:val="00DF5B27"/>
    <w:rsid w:val="00DF6A6B"/>
    <w:rsid w:val="00DF7FF4"/>
    <w:rsid w:val="00E03836"/>
    <w:rsid w:val="00E050F8"/>
    <w:rsid w:val="00E0576F"/>
    <w:rsid w:val="00E05D62"/>
    <w:rsid w:val="00E06250"/>
    <w:rsid w:val="00E06A8B"/>
    <w:rsid w:val="00E07370"/>
    <w:rsid w:val="00E10850"/>
    <w:rsid w:val="00E11694"/>
    <w:rsid w:val="00E11E8E"/>
    <w:rsid w:val="00E122D5"/>
    <w:rsid w:val="00E12775"/>
    <w:rsid w:val="00E13C8A"/>
    <w:rsid w:val="00E1444E"/>
    <w:rsid w:val="00E15A74"/>
    <w:rsid w:val="00E16AB9"/>
    <w:rsid w:val="00E173B1"/>
    <w:rsid w:val="00E231B4"/>
    <w:rsid w:val="00E23632"/>
    <w:rsid w:val="00E2407B"/>
    <w:rsid w:val="00E24302"/>
    <w:rsid w:val="00E24ACA"/>
    <w:rsid w:val="00E251B1"/>
    <w:rsid w:val="00E25E1B"/>
    <w:rsid w:val="00E26D81"/>
    <w:rsid w:val="00E30832"/>
    <w:rsid w:val="00E309D0"/>
    <w:rsid w:val="00E31384"/>
    <w:rsid w:val="00E32918"/>
    <w:rsid w:val="00E33045"/>
    <w:rsid w:val="00E372DA"/>
    <w:rsid w:val="00E37EC8"/>
    <w:rsid w:val="00E40614"/>
    <w:rsid w:val="00E4065F"/>
    <w:rsid w:val="00E4094B"/>
    <w:rsid w:val="00E4278E"/>
    <w:rsid w:val="00E44BD4"/>
    <w:rsid w:val="00E450EB"/>
    <w:rsid w:val="00E46CCB"/>
    <w:rsid w:val="00E4745F"/>
    <w:rsid w:val="00E474F9"/>
    <w:rsid w:val="00E47725"/>
    <w:rsid w:val="00E5037E"/>
    <w:rsid w:val="00E50780"/>
    <w:rsid w:val="00E54EAF"/>
    <w:rsid w:val="00E55543"/>
    <w:rsid w:val="00E56BF0"/>
    <w:rsid w:val="00E57E1E"/>
    <w:rsid w:val="00E62266"/>
    <w:rsid w:val="00E63D51"/>
    <w:rsid w:val="00E64784"/>
    <w:rsid w:val="00E65176"/>
    <w:rsid w:val="00E6644C"/>
    <w:rsid w:val="00E66C78"/>
    <w:rsid w:val="00E66DF1"/>
    <w:rsid w:val="00E66F6C"/>
    <w:rsid w:val="00E66F91"/>
    <w:rsid w:val="00E67CE8"/>
    <w:rsid w:val="00E706A7"/>
    <w:rsid w:val="00E71343"/>
    <w:rsid w:val="00E71BC9"/>
    <w:rsid w:val="00E71E59"/>
    <w:rsid w:val="00E73E31"/>
    <w:rsid w:val="00E751E9"/>
    <w:rsid w:val="00E752C8"/>
    <w:rsid w:val="00E76232"/>
    <w:rsid w:val="00E764ED"/>
    <w:rsid w:val="00E76D57"/>
    <w:rsid w:val="00E77C5B"/>
    <w:rsid w:val="00E77DD3"/>
    <w:rsid w:val="00E81A85"/>
    <w:rsid w:val="00E81E79"/>
    <w:rsid w:val="00E8220A"/>
    <w:rsid w:val="00E82AE9"/>
    <w:rsid w:val="00E85452"/>
    <w:rsid w:val="00E86A99"/>
    <w:rsid w:val="00E9080D"/>
    <w:rsid w:val="00E90B80"/>
    <w:rsid w:val="00E913EC"/>
    <w:rsid w:val="00E93B2D"/>
    <w:rsid w:val="00E93C1B"/>
    <w:rsid w:val="00E95DFF"/>
    <w:rsid w:val="00E9719A"/>
    <w:rsid w:val="00EA0727"/>
    <w:rsid w:val="00EA0F2C"/>
    <w:rsid w:val="00EA1DB8"/>
    <w:rsid w:val="00EA29FB"/>
    <w:rsid w:val="00EA35C0"/>
    <w:rsid w:val="00EA3C84"/>
    <w:rsid w:val="00EA4D07"/>
    <w:rsid w:val="00EA52CB"/>
    <w:rsid w:val="00EA59A8"/>
    <w:rsid w:val="00EA5F4F"/>
    <w:rsid w:val="00EA6A24"/>
    <w:rsid w:val="00EA6C19"/>
    <w:rsid w:val="00EA6C9E"/>
    <w:rsid w:val="00EB0625"/>
    <w:rsid w:val="00EB2861"/>
    <w:rsid w:val="00EB2B29"/>
    <w:rsid w:val="00EB2CAB"/>
    <w:rsid w:val="00EC0CFA"/>
    <w:rsid w:val="00EC1395"/>
    <w:rsid w:val="00EC27A9"/>
    <w:rsid w:val="00EC2829"/>
    <w:rsid w:val="00EC319D"/>
    <w:rsid w:val="00EC354B"/>
    <w:rsid w:val="00EC4D2F"/>
    <w:rsid w:val="00EC60CB"/>
    <w:rsid w:val="00EC6F88"/>
    <w:rsid w:val="00EC74D3"/>
    <w:rsid w:val="00ED0627"/>
    <w:rsid w:val="00ED0D8B"/>
    <w:rsid w:val="00ED1572"/>
    <w:rsid w:val="00ED1CB2"/>
    <w:rsid w:val="00ED21C7"/>
    <w:rsid w:val="00ED308C"/>
    <w:rsid w:val="00ED3285"/>
    <w:rsid w:val="00ED4B5C"/>
    <w:rsid w:val="00ED6A53"/>
    <w:rsid w:val="00ED7F08"/>
    <w:rsid w:val="00EE0233"/>
    <w:rsid w:val="00EE0E45"/>
    <w:rsid w:val="00EE347E"/>
    <w:rsid w:val="00EE349E"/>
    <w:rsid w:val="00EE377C"/>
    <w:rsid w:val="00EE4176"/>
    <w:rsid w:val="00EE6F23"/>
    <w:rsid w:val="00EE7851"/>
    <w:rsid w:val="00EF081D"/>
    <w:rsid w:val="00EF0B02"/>
    <w:rsid w:val="00EF14E9"/>
    <w:rsid w:val="00EF441F"/>
    <w:rsid w:val="00EF4817"/>
    <w:rsid w:val="00EF5435"/>
    <w:rsid w:val="00EF5604"/>
    <w:rsid w:val="00EF612B"/>
    <w:rsid w:val="00EF7B22"/>
    <w:rsid w:val="00F01108"/>
    <w:rsid w:val="00F0199A"/>
    <w:rsid w:val="00F03D98"/>
    <w:rsid w:val="00F04342"/>
    <w:rsid w:val="00F046E8"/>
    <w:rsid w:val="00F04D09"/>
    <w:rsid w:val="00F056BE"/>
    <w:rsid w:val="00F06105"/>
    <w:rsid w:val="00F067F6"/>
    <w:rsid w:val="00F0714F"/>
    <w:rsid w:val="00F0754E"/>
    <w:rsid w:val="00F0788C"/>
    <w:rsid w:val="00F11002"/>
    <w:rsid w:val="00F11451"/>
    <w:rsid w:val="00F114EE"/>
    <w:rsid w:val="00F1150A"/>
    <w:rsid w:val="00F1221A"/>
    <w:rsid w:val="00F144AD"/>
    <w:rsid w:val="00F15BB6"/>
    <w:rsid w:val="00F16436"/>
    <w:rsid w:val="00F16FB5"/>
    <w:rsid w:val="00F170E9"/>
    <w:rsid w:val="00F17673"/>
    <w:rsid w:val="00F17BA4"/>
    <w:rsid w:val="00F20F5F"/>
    <w:rsid w:val="00F216F6"/>
    <w:rsid w:val="00F21CFD"/>
    <w:rsid w:val="00F220CF"/>
    <w:rsid w:val="00F243CE"/>
    <w:rsid w:val="00F244F8"/>
    <w:rsid w:val="00F25B23"/>
    <w:rsid w:val="00F26089"/>
    <w:rsid w:val="00F260AF"/>
    <w:rsid w:val="00F263F6"/>
    <w:rsid w:val="00F2731C"/>
    <w:rsid w:val="00F2798A"/>
    <w:rsid w:val="00F27A70"/>
    <w:rsid w:val="00F27F98"/>
    <w:rsid w:val="00F3001D"/>
    <w:rsid w:val="00F30F64"/>
    <w:rsid w:val="00F30F90"/>
    <w:rsid w:val="00F31A00"/>
    <w:rsid w:val="00F33D2A"/>
    <w:rsid w:val="00F342F6"/>
    <w:rsid w:val="00F358B4"/>
    <w:rsid w:val="00F36044"/>
    <w:rsid w:val="00F4046E"/>
    <w:rsid w:val="00F40833"/>
    <w:rsid w:val="00F40945"/>
    <w:rsid w:val="00F42807"/>
    <w:rsid w:val="00F43611"/>
    <w:rsid w:val="00F445F1"/>
    <w:rsid w:val="00F4527C"/>
    <w:rsid w:val="00F45C17"/>
    <w:rsid w:val="00F45FC9"/>
    <w:rsid w:val="00F4757F"/>
    <w:rsid w:val="00F502DC"/>
    <w:rsid w:val="00F5081E"/>
    <w:rsid w:val="00F525B9"/>
    <w:rsid w:val="00F53474"/>
    <w:rsid w:val="00F53E80"/>
    <w:rsid w:val="00F54D0B"/>
    <w:rsid w:val="00F551B3"/>
    <w:rsid w:val="00F55221"/>
    <w:rsid w:val="00F55505"/>
    <w:rsid w:val="00F571FA"/>
    <w:rsid w:val="00F6022F"/>
    <w:rsid w:val="00F6111C"/>
    <w:rsid w:val="00F623CC"/>
    <w:rsid w:val="00F6243F"/>
    <w:rsid w:val="00F63D6C"/>
    <w:rsid w:val="00F64440"/>
    <w:rsid w:val="00F66809"/>
    <w:rsid w:val="00F702BF"/>
    <w:rsid w:val="00F70DAD"/>
    <w:rsid w:val="00F713C5"/>
    <w:rsid w:val="00F7171A"/>
    <w:rsid w:val="00F72412"/>
    <w:rsid w:val="00F72BC6"/>
    <w:rsid w:val="00F75498"/>
    <w:rsid w:val="00F76D1F"/>
    <w:rsid w:val="00F775CC"/>
    <w:rsid w:val="00F805D9"/>
    <w:rsid w:val="00F80CE2"/>
    <w:rsid w:val="00F81047"/>
    <w:rsid w:val="00F812D2"/>
    <w:rsid w:val="00F8174A"/>
    <w:rsid w:val="00F83E45"/>
    <w:rsid w:val="00F84255"/>
    <w:rsid w:val="00F854DC"/>
    <w:rsid w:val="00F913CD"/>
    <w:rsid w:val="00F9438F"/>
    <w:rsid w:val="00F95373"/>
    <w:rsid w:val="00F95388"/>
    <w:rsid w:val="00FA022E"/>
    <w:rsid w:val="00FA1253"/>
    <w:rsid w:val="00FA2E9C"/>
    <w:rsid w:val="00FA4732"/>
    <w:rsid w:val="00FA6784"/>
    <w:rsid w:val="00FA6AA8"/>
    <w:rsid w:val="00FA77F9"/>
    <w:rsid w:val="00FB0419"/>
    <w:rsid w:val="00FB316F"/>
    <w:rsid w:val="00FB38FD"/>
    <w:rsid w:val="00FB3B75"/>
    <w:rsid w:val="00FB41B8"/>
    <w:rsid w:val="00FB41F9"/>
    <w:rsid w:val="00FB45BF"/>
    <w:rsid w:val="00FB5A60"/>
    <w:rsid w:val="00FB6231"/>
    <w:rsid w:val="00FB6A42"/>
    <w:rsid w:val="00FC00FC"/>
    <w:rsid w:val="00FC293D"/>
    <w:rsid w:val="00FC2C07"/>
    <w:rsid w:val="00FC5468"/>
    <w:rsid w:val="00FC54C1"/>
    <w:rsid w:val="00FD0928"/>
    <w:rsid w:val="00FD0A14"/>
    <w:rsid w:val="00FD0AA8"/>
    <w:rsid w:val="00FD1BEC"/>
    <w:rsid w:val="00FD33E8"/>
    <w:rsid w:val="00FD3758"/>
    <w:rsid w:val="00FD68CD"/>
    <w:rsid w:val="00FD6CF0"/>
    <w:rsid w:val="00FD78ED"/>
    <w:rsid w:val="00FE0195"/>
    <w:rsid w:val="00FE1068"/>
    <w:rsid w:val="00FE1173"/>
    <w:rsid w:val="00FE2769"/>
    <w:rsid w:val="00FE2A9D"/>
    <w:rsid w:val="00FE2C01"/>
    <w:rsid w:val="00FE5217"/>
    <w:rsid w:val="00FE5283"/>
    <w:rsid w:val="00FE5468"/>
    <w:rsid w:val="00FE6FEE"/>
    <w:rsid w:val="00FE7711"/>
    <w:rsid w:val="00FF1585"/>
    <w:rsid w:val="00FF16CB"/>
    <w:rsid w:val="00FF2CF6"/>
    <w:rsid w:val="00FF2E9D"/>
    <w:rsid w:val="00FF32F2"/>
    <w:rsid w:val="00FF35E1"/>
    <w:rsid w:val="00FF362F"/>
    <w:rsid w:val="00FF3B67"/>
    <w:rsid w:val="00FF7974"/>
    <w:rsid w:val="00FF7B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style="v-text-anchor:middle">
      <v:stroke weight="2pt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0C06"/>
  </w:style>
  <w:style w:type="paragraph" w:styleId="Heading1">
    <w:name w:val="heading 1"/>
    <w:basedOn w:val="Normal"/>
    <w:next w:val="Normal"/>
    <w:link w:val="Heading1Char"/>
    <w:uiPriority w:val="9"/>
    <w:qFormat/>
    <w:rsid w:val="00702C0F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832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832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30832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0832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0832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832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832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832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110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10E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79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909"/>
  </w:style>
  <w:style w:type="paragraph" w:styleId="Footer">
    <w:name w:val="footer"/>
    <w:basedOn w:val="Normal"/>
    <w:link w:val="FooterChar"/>
    <w:uiPriority w:val="99"/>
    <w:unhideWhenUsed/>
    <w:rsid w:val="005279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909"/>
  </w:style>
  <w:style w:type="character" w:customStyle="1" w:styleId="Heading1Char">
    <w:name w:val="Heading 1 Char"/>
    <w:basedOn w:val="DefaultParagraphFont"/>
    <w:link w:val="Heading1"/>
    <w:uiPriority w:val="9"/>
    <w:rsid w:val="00702C0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764E7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3083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3083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E3083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083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083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83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83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83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table" w:styleId="TableGrid">
    <w:name w:val="Table Grid"/>
    <w:basedOn w:val="TableNormal"/>
    <w:uiPriority w:val="59"/>
    <w:rsid w:val="002C4F8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201D1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56131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1861E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42110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F687C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  <w:color w:val="000000" w:themeColor="text1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95718"/>
    <w:pPr>
      <w:tabs>
        <w:tab w:val="left" w:pos="1134"/>
        <w:tab w:val="right" w:leader="dot" w:pos="7927"/>
      </w:tabs>
      <w:spacing w:after="100"/>
      <w:ind w:left="567"/>
    </w:pPr>
  </w:style>
  <w:style w:type="paragraph" w:styleId="TOC3">
    <w:name w:val="toc 3"/>
    <w:basedOn w:val="Normal"/>
    <w:next w:val="Normal"/>
    <w:autoRedefine/>
    <w:uiPriority w:val="39"/>
    <w:unhideWhenUsed/>
    <w:rsid w:val="00095718"/>
    <w:pPr>
      <w:tabs>
        <w:tab w:val="left" w:pos="1418"/>
        <w:tab w:val="left" w:pos="2127"/>
        <w:tab w:val="right" w:leader="dot" w:pos="7927"/>
      </w:tabs>
      <w:spacing w:after="100"/>
      <w:ind w:left="1418"/>
    </w:pPr>
  </w:style>
  <w:style w:type="paragraph" w:styleId="TableofFigures">
    <w:name w:val="table of figures"/>
    <w:basedOn w:val="Normal"/>
    <w:next w:val="Normal"/>
    <w:uiPriority w:val="99"/>
    <w:unhideWhenUsed/>
    <w:rsid w:val="000C79E7"/>
    <w:pPr>
      <w:spacing w:after="0"/>
    </w:pPr>
  </w:style>
  <w:style w:type="paragraph" w:styleId="PlainText">
    <w:name w:val="Plain Text"/>
    <w:basedOn w:val="Normal"/>
    <w:link w:val="PlainTextChar"/>
    <w:uiPriority w:val="99"/>
    <w:unhideWhenUsed/>
    <w:rsid w:val="00927CA2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27CA2"/>
    <w:rPr>
      <w:rFonts w:ascii="Consolas" w:hAnsi="Consolas"/>
      <w:sz w:val="21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0C06"/>
  </w:style>
  <w:style w:type="paragraph" w:styleId="Heading1">
    <w:name w:val="heading 1"/>
    <w:basedOn w:val="Normal"/>
    <w:next w:val="Normal"/>
    <w:link w:val="Heading1Char"/>
    <w:uiPriority w:val="9"/>
    <w:qFormat/>
    <w:rsid w:val="00702C0F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832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832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30832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0832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0832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832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832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832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110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10E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79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909"/>
  </w:style>
  <w:style w:type="paragraph" w:styleId="Footer">
    <w:name w:val="footer"/>
    <w:basedOn w:val="Normal"/>
    <w:link w:val="FooterChar"/>
    <w:uiPriority w:val="99"/>
    <w:unhideWhenUsed/>
    <w:rsid w:val="005279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909"/>
  </w:style>
  <w:style w:type="character" w:customStyle="1" w:styleId="Heading1Char">
    <w:name w:val="Heading 1 Char"/>
    <w:basedOn w:val="DefaultParagraphFont"/>
    <w:link w:val="Heading1"/>
    <w:uiPriority w:val="9"/>
    <w:rsid w:val="00702C0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764E7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E3083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3083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E3083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083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083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83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83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83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table" w:styleId="TableGrid">
    <w:name w:val="Table Grid"/>
    <w:basedOn w:val="TableNormal"/>
    <w:uiPriority w:val="59"/>
    <w:rsid w:val="002C4F8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201D1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56131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1861E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42110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F687C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  <w:color w:val="000000" w:themeColor="text1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95718"/>
    <w:pPr>
      <w:tabs>
        <w:tab w:val="left" w:pos="1134"/>
        <w:tab w:val="right" w:leader="dot" w:pos="7927"/>
      </w:tabs>
      <w:spacing w:after="100"/>
      <w:ind w:left="567"/>
    </w:pPr>
  </w:style>
  <w:style w:type="paragraph" w:styleId="TOC3">
    <w:name w:val="toc 3"/>
    <w:basedOn w:val="Normal"/>
    <w:next w:val="Normal"/>
    <w:autoRedefine/>
    <w:uiPriority w:val="39"/>
    <w:unhideWhenUsed/>
    <w:rsid w:val="00095718"/>
    <w:pPr>
      <w:tabs>
        <w:tab w:val="left" w:pos="1418"/>
        <w:tab w:val="left" w:pos="2127"/>
        <w:tab w:val="right" w:leader="dot" w:pos="7927"/>
      </w:tabs>
      <w:spacing w:after="100"/>
      <w:ind w:left="1418"/>
    </w:pPr>
  </w:style>
  <w:style w:type="paragraph" w:styleId="TableofFigures">
    <w:name w:val="table of figures"/>
    <w:basedOn w:val="Normal"/>
    <w:next w:val="Normal"/>
    <w:uiPriority w:val="99"/>
    <w:unhideWhenUsed/>
    <w:rsid w:val="000C79E7"/>
    <w:pPr>
      <w:spacing w:after="0"/>
    </w:pPr>
  </w:style>
  <w:style w:type="paragraph" w:styleId="PlainText">
    <w:name w:val="Plain Text"/>
    <w:basedOn w:val="Normal"/>
    <w:link w:val="PlainTextChar"/>
    <w:uiPriority w:val="99"/>
    <w:unhideWhenUsed/>
    <w:rsid w:val="00927CA2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27CA2"/>
    <w:rPr>
      <w:rFonts w:ascii="Consolas" w:hAnsi="Consolas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 rtlCol="0" anchor="ctr"/>
      <a:lstStyle/>
      <a:style>
        <a:lnRef idx="2">
          <a:schemeClr val="dk1"/>
        </a:lnRef>
        <a:fillRef idx="1">
          <a:schemeClr val="lt1"/>
        </a:fillRef>
        <a:effectRef idx="0">
          <a:schemeClr val="dk1"/>
        </a:effectRef>
        <a:fontRef idx="minor">
          <a:schemeClr val="dk1"/>
        </a:fontRef>
      </a:style>
    </a:spDef>
    <a:lnDef>
      <a:spPr>
        <a:ln>
          <a:tailEnd type="arrow"/>
        </a:ln>
      </a:spPr>
      <a:bodyPr/>
      <a:lstStyle/>
      <a:style>
        <a:lnRef idx="2">
          <a:schemeClr val="dk1"/>
        </a:lnRef>
        <a:fillRef idx="0">
          <a:schemeClr val="dk1"/>
        </a:fillRef>
        <a:effectRef idx="1">
          <a:schemeClr val="dk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99F39A-1F87-4CBD-A382-A0C9A78F37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986</Words>
  <Characters>562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SasComPC</cp:lastModifiedBy>
  <cp:revision>2</cp:revision>
  <cp:lastPrinted>2021-08-02T04:22:00Z</cp:lastPrinted>
  <dcterms:created xsi:type="dcterms:W3CDTF">2021-08-06T03:50:00Z</dcterms:created>
  <dcterms:modified xsi:type="dcterms:W3CDTF">2021-08-06T0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fd0985c-7674-3ba2-8f45-7a619a84d65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